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77777777" w:rsidR="00C251D5" w:rsidRDefault="00C251D5" w:rsidP="002C5340">
      <w:pPr>
        <w:spacing w:line="480" w:lineRule="auto"/>
        <w:jc w:val="center"/>
      </w:pPr>
      <w:r>
        <w:t>Annie G.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 xml:space="preserve">Philipp </w:t>
      </w:r>
      <w:proofErr w:type="spellStart"/>
      <w:r>
        <w:t>Handschuh</w:t>
      </w:r>
      <w:proofErr w:type="spellEnd"/>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proofErr w:type="spellStart"/>
      <w:r>
        <w:t>Université</w:t>
      </w:r>
      <w:proofErr w:type="spellEnd"/>
      <w:r>
        <w:t xml:space="preserve"> </w:t>
      </w:r>
      <w:r w:rsidR="004B4C52">
        <w:t xml:space="preserve">de </w:t>
      </w:r>
      <w:proofErr w:type="spellStart"/>
      <w:r w:rsidR="004B4C52">
        <w:t>Sherbrooke</w:t>
      </w:r>
      <w:proofErr w:type="spellEnd"/>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proofErr w:type="spellStart"/>
      <w:r>
        <w:t>Dorly</w:t>
      </w:r>
      <w:proofErr w:type="spellEnd"/>
      <w:r>
        <w:t xml:space="preserve"> </w:t>
      </w:r>
      <w:proofErr w:type="spellStart"/>
      <w:r>
        <w:t>Deeg</w:t>
      </w:r>
      <w:proofErr w:type="spellEnd"/>
    </w:p>
    <w:p w14:paraId="66D20A4B" w14:textId="77777777" w:rsidR="00FB56EE" w:rsidRDefault="00FB56EE" w:rsidP="00FB56EE">
      <w:pPr>
        <w:spacing w:line="480" w:lineRule="auto"/>
        <w:jc w:val="center"/>
      </w:pPr>
      <w:proofErr w:type="spellStart"/>
      <w:r>
        <w:t>Vrije</w:t>
      </w:r>
      <w:proofErr w:type="spellEnd"/>
      <w:r>
        <w:t xml:space="preserve"> </w:t>
      </w:r>
      <w:proofErr w:type="spellStart"/>
      <w:r>
        <w:t>Universiteit</w:t>
      </w:r>
      <w:proofErr w:type="spellEnd"/>
      <w:r>
        <w:t xml:space="preserve">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proofErr w:type="spellStart"/>
      <w:r w:rsidRPr="00D35034">
        <w:t>Université</w:t>
      </w:r>
      <w:proofErr w:type="spellEnd"/>
      <w:r w:rsidRPr="00D35034">
        <w:t xml:space="preserve"> de </w:t>
      </w:r>
      <w:proofErr w:type="spellStart"/>
      <w:r w:rsidRPr="00D35034">
        <w:t>Sherbrooke</w:t>
      </w:r>
      <w:proofErr w:type="spellEnd"/>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proofErr w:type="spellStart"/>
      <w:r>
        <w:t>Karolinska</w:t>
      </w:r>
      <w:proofErr w:type="spellEnd"/>
      <w:r>
        <w:t xml:space="preserve">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5575F625"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p w14:paraId="355C1C5F" w14:textId="755B8132" w:rsidR="00EC33C7" w:rsidRDefault="000A6BDA" w:rsidP="002C5340">
      <w:pPr>
        <w:spacing w:line="480" w:lineRule="auto"/>
      </w:pPr>
      <w:commentRangeStart w:id="0"/>
      <w:r>
        <w:rPr>
          <w:noProof/>
        </w:rPr>
        <mc:AlternateContent>
          <mc:Choice Requires="wps">
            <w:drawing>
              <wp:anchor distT="45720" distB="45720" distL="114300" distR="114300" simplePos="0" relativeHeight="251659264" behindDoc="0" locked="0" layoutInCell="1" allowOverlap="1" wp14:anchorId="42531255" wp14:editId="6D257116">
                <wp:simplePos x="0" y="0"/>
                <wp:positionH relativeFrom="column">
                  <wp:posOffset>40337</wp:posOffset>
                </wp:positionH>
                <wp:positionV relativeFrom="paragraph">
                  <wp:posOffset>394164</wp:posOffset>
                </wp:positionV>
                <wp:extent cx="5554345" cy="818515"/>
                <wp:effectExtent l="0" t="0" r="27305"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818515"/>
                        </a:xfrm>
                        <a:prstGeom prst="rect">
                          <a:avLst/>
                        </a:prstGeom>
                        <a:solidFill>
                          <a:srgbClr val="FFFFFF"/>
                        </a:solidFill>
                        <a:ln w="9525">
                          <a:solidFill>
                            <a:srgbClr val="000000"/>
                          </a:solidFill>
                          <a:miter lim="800000"/>
                          <a:headEnd/>
                          <a:tailEnd/>
                        </a:ln>
                      </wps:spPr>
                      <wps:txb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3.2pt;margin-top:31.05pt;width:437.35pt;height:64.4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">
                <v:textbox>
                  <w:txbxContent>
                    <w:p w14:paraId="74502972" w14:textId="6F46FE35" w:rsidR="003D3031" w:rsidRDefault="003D3031" w:rsidP="000A6BDA">
                      <w:pPr>
                        <w:pStyle w:val="ListParagraph"/>
                        <w:numPr>
                          <w:ilvl w:val="0"/>
                          <w:numId w:val="2"/>
                        </w:numPr>
                      </w:pPr>
                      <w:r>
                        <w:t>Physical capability measures are associated across domains in late adulthood.</w:t>
                      </w:r>
                    </w:p>
                    <w:p w14:paraId="0717E000" w14:textId="42B2AE8B" w:rsidR="003D3031" w:rsidRDefault="003D3031" w:rsidP="000A6BDA">
                      <w:pPr>
                        <w:pStyle w:val="ListParagraph"/>
                        <w:numPr>
                          <w:ilvl w:val="0"/>
                          <w:numId w:val="2"/>
                        </w:numPr>
                      </w:pPr>
                      <w:r>
                        <w:t>Declines in these physical capabilities are associated over time.</w:t>
                      </w:r>
                    </w:p>
                    <w:p w14:paraId="11933AC2" w14:textId="5E9D2FD2" w:rsidR="003D3031" w:rsidRDefault="003D3031" w:rsidP="000A6BDA">
                      <w:pPr>
                        <w:pStyle w:val="ListParagraph"/>
                        <w:numPr>
                          <w:ilvl w:val="0"/>
                          <w:numId w:val="2"/>
                        </w:numPr>
                      </w:pPr>
                      <w:r>
                        <w:t>Occasion-related fluctuations are not associated.</w:t>
                      </w:r>
                    </w:p>
                  </w:txbxContent>
                </v:textbox>
                <w10:wrap type="square"/>
              </v:shape>
            </w:pict>
          </mc:Fallback>
        </mc:AlternateContent>
      </w:r>
      <w:r w:rsidR="00271442">
        <w:t>Keywords</w:t>
      </w:r>
      <w:commentRangeEnd w:id="0"/>
      <w:r w:rsidR="00944F82">
        <w:rPr>
          <w:rStyle w:val="CommentReference"/>
        </w:rPr>
        <w:commentReference w:id="0"/>
      </w:r>
      <w:r w:rsidR="00271442">
        <w:t xml:space="preserve">: Aging, Longitudinal, </w:t>
      </w:r>
      <w:r w:rsidR="00D35034">
        <w:t>Physical Capability</w:t>
      </w:r>
    </w:p>
    <w:p w14:paraId="47B2152A" w14:textId="77777777" w:rsidR="00944F82" w:rsidRDefault="008F3B07" w:rsidP="002C5340">
      <w:pPr>
        <w:spacing w:line="480" w:lineRule="auto"/>
        <w:rPr>
          <w:i/>
        </w:rPr>
      </w:pPr>
      <w:r w:rsidRPr="00FB56EE">
        <w:rPr>
          <w:i/>
        </w:rPr>
        <w:t>To be submitted to special issue of IJE. IJE submissions generally &lt;=3000 words</w:t>
      </w:r>
    </w:p>
    <w:p w14:paraId="61103515" w14:textId="173BF460" w:rsidR="008F3B07" w:rsidRPr="00FB56EE" w:rsidRDefault="00944F82" w:rsidP="002C5340">
      <w:pPr>
        <w:spacing w:line="480" w:lineRule="auto"/>
        <w:rPr>
          <w:i/>
        </w:rPr>
      </w:pPr>
      <w:r>
        <w:rPr>
          <w:i/>
        </w:rPr>
        <w:t>Current wo</w:t>
      </w:r>
      <w:bookmarkStart w:id="1" w:name="_GoBack"/>
      <w:bookmarkEnd w:id="1"/>
      <w:r>
        <w:rPr>
          <w:i/>
        </w:rPr>
        <w:t xml:space="preserve">rd count: </w:t>
      </w:r>
      <w:r w:rsidR="00D84913">
        <w:rPr>
          <w:i/>
        </w:rPr>
        <w:t>2470</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w:t>
      </w:r>
      <w:commentRangeStart w:id="2"/>
      <w:r w:rsidR="00E91C90">
        <w:t xml:space="preserve">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w:t>
      </w:r>
      <w:proofErr w:type="spellStart"/>
      <w:r w:rsidR="003D3031">
        <w:t>Kayode</w:t>
      </w:r>
      <w:proofErr w:type="spellEnd"/>
      <w:r w:rsidR="003D3031">
        <w:t xml:space="preserv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commentRangeEnd w:id="2"/>
      <w:r w:rsidR="003D3031">
        <w:rPr>
          <w:rStyle w:val="CommentReference"/>
        </w:rPr>
        <w:commentReference w:id="2"/>
      </w:r>
    </w:p>
    <w:p w14:paraId="501F8FA1" w14:textId="784AC27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w:t>
      </w:r>
      <w:proofErr w:type="spellStart"/>
      <w:r w:rsidR="008667F0">
        <w:t>Deary</w:t>
      </w:r>
      <w:proofErr w:type="spellEnd"/>
      <w:r w:rsidR="008667F0">
        <w:t>, 2012)</w:t>
      </w:r>
      <w:r w:rsidR="00D72CAC">
        <w:t xml:space="preserve">. </w:t>
      </w:r>
      <w:r>
        <w:t>Associations may reflect the interdependence of different functional systems, or the mobilization of multiple systems to accomplish particular tasks.  For example, t</w:t>
      </w:r>
      <w:r w:rsidRPr="00741731">
        <w:t xml:space="preserve">imed-up-and-go, which involves both upper and lower body strength, </w:t>
      </w:r>
      <w:r>
        <w:t>might</w:t>
      </w:r>
      <w:r w:rsidRPr="00741731">
        <w:t xml:space="preserve"> be expected to correlate more highly with grip strength than would walking speed alone, due to </w:t>
      </w:r>
      <w:r>
        <w:t>requiring bo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44C78421"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Schaie</w:t>
      </w:r>
      <w:r w:rsidR="00A05F5C">
        <w:t xml:space="preserve"> &amp; </w:t>
      </w:r>
      <w:proofErr w:type="spellStart"/>
      <w:r w:rsidR="00A05F5C">
        <w:t>Strother</w:t>
      </w:r>
      <w:proofErr w:type="spellEnd"/>
      <w:r w:rsidR="00A05F5C">
        <w:t>, 1968</w:t>
      </w:r>
      <w:r>
        <w:t xml:space="preserve">) or mean trends </w:t>
      </w:r>
      <w:r w:rsidR="0093280E">
        <w:fldChar w:fldCharType="begin"/>
      </w:r>
      <w:r w:rsidR="00A223D8">
        <w:instrText xml:space="preserve"> ADDIN EN.CITE &lt;EndNote&gt;&lt;Cite&gt;&lt;Author&gt;Hofer&lt;/Author&gt;&lt;Year&gt;2003&lt;/Year&gt;&lt;RecNum&gt;26&lt;/RecNum&gt;&lt;DisplayText&gt;(18)&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A223D8">
        <w:rPr>
          <w:noProof/>
        </w:rPr>
        <w:t>(18)</w:t>
      </w:r>
      <w:r w:rsidR="0093280E">
        <w:fldChar w:fldCharType="end"/>
      </w:r>
      <w:r>
        <w:t>, it is important to validate the</w:t>
      </w:r>
      <w:r w:rsidR="00977CB4">
        <w:t>se associations</w:t>
      </w:r>
      <w:r>
        <w:t xml:space="preserve"> in longitudinal data. </w:t>
      </w:r>
    </w:p>
    <w:p w14:paraId="18D5F54F" w14:textId="6761D19C"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 (Cooper et al. 2011), all analyses are conducted separately in men and women within each study</w:t>
      </w:r>
      <w:r>
        <w:t>.</w:t>
      </w:r>
    </w:p>
    <w:p w14:paraId="3B9698B6" w14:textId="77777777"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277B1903" w:rsidR="00CC4068" w:rsidRPr="00CC4068" w:rsidRDefault="00685937" w:rsidP="00CC4068">
      <w:pPr>
        <w:spacing w:line="480" w:lineRule="auto"/>
        <w:rPr>
          <w:lang w:val="en-CA"/>
        </w:rPr>
      </w:pPr>
      <w:r>
        <w:rPr>
          <w:lang w:val="en-CA"/>
        </w:rPr>
        <w:lastRenderedPageBreak/>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Centers for Medicaid and Medicare 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w:t>
      </w:r>
      <w:proofErr w:type="spellStart"/>
      <w:r w:rsidR="003B2FCD" w:rsidRPr="00B73E92">
        <w:t>nonambulatory</w:t>
      </w:r>
      <w:proofErr w:type="spellEnd"/>
      <w:r w:rsidR="003B2FCD" w:rsidRPr="00B73E92">
        <w:t xml:space="preserve"> status </w:t>
      </w:r>
      <w:r>
        <w:t xml:space="preserve">were excluded </w:t>
      </w:r>
      <w:r w:rsidR="003B2FCD" w:rsidRPr="00B73E92">
        <w:t>(Katz, Lipton et al. 2012).</w:t>
      </w:r>
      <w:r w:rsidR="00CC4068" w:rsidRPr="00CC4068">
        <w:t xml:space="preserve"> We included 7 waves of data in this study. </w:t>
      </w:r>
    </w:p>
    <w:p w14:paraId="36C32544" w14:textId="210A921C" w:rsidR="00004194" w:rsidRDefault="00685937" w:rsidP="002C5340">
      <w:pPr>
        <w:spacing w:line="480" w:lineRule="auto"/>
        <w:rPr>
          <w:lang w:val="en-CA"/>
        </w:rPr>
      </w:pPr>
      <w:commentRangeStart w:id="3"/>
      <w:r>
        <w:rPr>
          <w:lang w:val="en-CA"/>
        </w:rPr>
        <w:t>The</w:t>
      </w:r>
      <w:commentRangeEnd w:id="3"/>
      <w:r w:rsidR="00944F82">
        <w:rPr>
          <w:rStyle w:val="CommentReference"/>
        </w:rPr>
        <w:commentReference w:id="3"/>
      </w:r>
      <w:r>
        <w:rPr>
          <w:lang w:val="en-CA"/>
        </w:rPr>
        <w:t xml:space="preserv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6062A471" w:rsidR="00A62EC8" w:rsidRPr="00A9725D" w:rsidRDefault="00A62EC8" w:rsidP="002C5340">
      <w:pPr>
        <w:spacing w:line="480" w:lineRule="auto"/>
        <w:rPr>
          <w:lang w:val="en-CA"/>
        </w:rPr>
      </w:pPr>
      <w:r>
        <w:rPr>
          <w:lang w:val="en-CA"/>
        </w:rPr>
        <w:t xml:space="preserve">Health and Retirement Study (HRS). </w:t>
      </w:r>
      <w:r w:rsidR="00D30686">
        <w:rPr>
          <w:lang w:val="en-CA"/>
        </w:rPr>
        <w:t>P</w:t>
      </w:r>
      <w:proofErr w:type="spellStart"/>
      <w:r w:rsidRPr="003B2FCD">
        <w:t>hysical</w:t>
      </w:r>
      <w:proofErr w:type="spellEnd"/>
      <w:r w:rsidRPr="003B2FCD">
        <w:t xml:space="preserve">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A223D8">
        <w:instrText xml:space="preserve"> ADDIN EN.CITE &lt;EndNote&gt;&lt;Cite&gt;&lt;Author&gt;Crimmins&lt;/Author&gt;&lt;Year&gt;2008&lt;/Year&gt;&lt;RecNum&gt;27&lt;/RecNum&gt;&lt;DisplayText&gt;(19)&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A223D8">
        <w:rPr>
          <w:noProof/>
        </w:rPr>
        <w:t>(19)</w:t>
      </w:r>
      <w:r w:rsidR="00043821">
        <w:fldChar w:fldCharType="end"/>
      </w:r>
      <w:r w:rsidR="00043821">
        <w:t xml:space="preserve"> </w:t>
      </w:r>
      <w:r w:rsidR="00D30686" w:rsidRPr="003B2FCD">
        <w:t>were included here.</w:t>
      </w:r>
    </w:p>
    <w:p w14:paraId="3B01B686" w14:textId="03B26E75" w:rsidR="00E9471F" w:rsidRDefault="00E9471F" w:rsidP="002C5340">
      <w:pPr>
        <w:spacing w:line="480" w:lineRule="auto"/>
      </w:pPr>
      <w:commentRangeStart w:id="4"/>
      <w:r>
        <w:t>The</w:t>
      </w:r>
      <w:commentRangeEnd w:id="4"/>
      <w:r w:rsidR="00944F82">
        <w:rPr>
          <w:rStyle w:val="CommentReference"/>
        </w:rPr>
        <w:commentReference w:id="4"/>
      </w:r>
      <w:r>
        <w:t xml:space="preserv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Pr="00E9471F">
        <w:t>).</w:t>
      </w:r>
      <w:r w:rsidR="00685937">
        <w:t xml:space="preserve"> Data from the 1930-32 cohort were analyzed here.</w:t>
      </w:r>
    </w:p>
    <w:p w14:paraId="3F00704B" w14:textId="6BA13958"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A223D8">
        <w:rPr>
          <w:lang w:val="en-CA"/>
        </w:rPr>
        <w:instrText xml:space="preserve"> ADDIN EN.CITE &lt;EndNote&gt;&lt;Cite&gt;&lt;Author&gt;Huisman&lt;/Author&gt;&lt;Year&gt;2011&lt;/Year&gt;&lt;RecNum&gt;34&lt;/RecNum&gt;&lt;DisplayText&gt;(20)&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A223D8">
        <w:rPr>
          <w:noProof/>
          <w:lang w:val="en-CA"/>
        </w:rPr>
        <w:t>(20)</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38970F8"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w:t>
      </w:r>
      <w:r w:rsidRPr="003F62AA">
        <w:rPr>
          <w:color w:val="221E1F"/>
        </w:rPr>
        <w:lastRenderedPageBreak/>
        <w:t xml:space="preserve">free from dementia at study enrollment, participate in annual clinical evaluations, and agree to donation of their spinal cord and brain at the time of death.  There were no other exclusion criteria and all clinical evaluations were conducted as home visits. </w:t>
      </w:r>
    </w:p>
    <w:p w14:paraId="3B48E81A" w14:textId="0304C7C7"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w:t>
      </w:r>
      <w:proofErr w:type="spellStart"/>
      <w:r w:rsidRPr="00544710">
        <w:rPr>
          <w:color w:val="221E1F"/>
        </w:rPr>
        <w:t>NuAge</w:t>
      </w:r>
      <w:proofErr w:type="spellEnd"/>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w:t>
      </w:r>
      <w:proofErr w:type="spellStart"/>
      <w:r w:rsidR="006B42E0" w:rsidRPr="00544710">
        <w:rPr>
          <w:color w:val="221E1F"/>
        </w:rPr>
        <w:t>Sherbrooke</w:t>
      </w:r>
      <w:proofErr w:type="spellEnd"/>
      <w:r w:rsidR="006B42E0" w:rsidRPr="00544710">
        <w:rPr>
          <w:color w:val="221E1F"/>
        </w:rPr>
        <w:t xml:space="preserve"> in Québec, </w:t>
      </w:r>
      <w:r>
        <w:rPr>
          <w:color w:val="221E1F"/>
        </w:rPr>
        <w:t xml:space="preserve">Canada </w:t>
      </w:r>
      <w:r w:rsidR="006B42E0" w:rsidRPr="00544710">
        <w:rPr>
          <w:color w:val="221E1F"/>
        </w:rPr>
        <w:t>(Payette et a</w:t>
      </w:r>
      <w:r>
        <w:rPr>
          <w:color w:val="221E1F"/>
        </w:rPr>
        <w:t xml:space="preserve">l. 2011, Bouchard et al. 2009).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proofErr w:type="spellStart"/>
      <w:r w:rsidR="006B42E0" w:rsidRPr="0090676A">
        <w:rPr>
          <w:lang w:val="fr-CA"/>
        </w:rPr>
        <w:t>willing</w:t>
      </w:r>
      <w:proofErr w:type="spellEnd"/>
      <w:r w:rsidR="006B42E0" w:rsidRPr="0090676A">
        <w:rPr>
          <w:lang w:val="fr-CA"/>
        </w:rPr>
        <w:t xml:space="preserve"> to commit for </w:t>
      </w:r>
      <w:r w:rsidRPr="0090676A">
        <w:rPr>
          <w:lang w:val="fr-CA"/>
        </w:rPr>
        <w:t>the</w:t>
      </w:r>
      <w:r w:rsidR="006B42E0" w:rsidRPr="0090676A">
        <w:rPr>
          <w:lang w:val="fr-CA"/>
        </w:rPr>
        <w:t xml:space="preserve"> 5 </w:t>
      </w:r>
      <w:proofErr w:type="spellStart"/>
      <w:r w:rsidRPr="0090676A">
        <w:rPr>
          <w:lang w:val="fr-CA"/>
        </w:rPr>
        <w:t>year</w:t>
      </w:r>
      <w:r>
        <w:rPr>
          <w:lang w:val="fr-CA"/>
        </w:rPr>
        <w:t>s</w:t>
      </w:r>
      <w:proofErr w:type="spellEnd"/>
      <w:r>
        <w:rPr>
          <w:lang w:val="fr-CA"/>
        </w:rPr>
        <w:t xml:space="preserve"> of the</w:t>
      </w:r>
      <w:r w:rsidRPr="0090676A">
        <w:rPr>
          <w:lang w:val="fr-CA"/>
        </w:rPr>
        <w:t xml:space="preserve"> </w:t>
      </w:r>
      <w:proofErr w:type="spellStart"/>
      <w:r w:rsidRPr="0090676A">
        <w:rPr>
          <w:lang w:val="fr-CA"/>
        </w:rPr>
        <w:t>study</w:t>
      </w:r>
      <w:proofErr w:type="spellEnd"/>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proofErr w:type="spellStart"/>
      <w:r w:rsidR="006B42E0" w:rsidRPr="00544710">
        <w:rPr>
          <w:color w:val="221E1F"/>
        </w:rPr>
        <w:t>Teng</w:t>
      </w:r>
      <w:proofErr w:type="spellEnd"/>
      <w:r w:rsidR="006B42E0" w:rsidRPr="00544710">
        <w:rPr>
          <w:color w:val="221E1F"/>
        </w:rPr>
        <w:t xml:space="preserve"> and Chui, 1987)), able to walk without assistance (cane acceptable), to walk 300 meters, and to climb 10 stairs without rest.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 were excluded.</w:t>
      </w:r>
    </w:p>
    <w:p w14:paraId="2E03735F" w14:textId="798DCF14"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 </w:instrText>
      </w:r>
      <w:r w:rsidR="00A223D8">
        <w:rPr>
          <w:lang w:val="en-CA"/>
        </w:rPr>
        <w:fldChar w:fldCharType="begin">
          <w:fldData xml:space="preserve">PEVuZE5vdGU+PENpdGU+PEF1dGhvcj5Kb2hhbnNzb248L0F1dGhvcj48WWVhcj4yMDA0PC9ZZWFy
PjxSZWNOdW0+MzE8L1JlY051bT48RGlzcGxheVRleHQ+KDIxLCAyMi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A223D8">
        <w:rPr>
          <w:lang w:val="en-CA"/>
        </w:rPr>
        <w:instrText xml:space="preserve"> ADDIN EN.CITE.DATA </w:instrText>
      </w:r>
      <w:r w:rsidR="00A223D8">
        <w:rPr>
          <w:lang w:val="en-CA"/>
        </w:rPr>
      </w:r>
      <w:r w:rsidR="00A223D8">
        <w:rPr>
          <w:lang w:val="en-CA"/>
        </w:rPr>
        <w:fldChar w:fldCharType="end"/>
      </w:r>
      <w:r w:rsidR="0090433A">
        <w:rPr>
          <w:lang w:val="en-CA"/>
        </w:rPr>
      </w:r>
      <w:r w:rsidR="0090433A">
        <w:rPr>
          <w:lang w:val="en-CA"/>
        </w:rPr>
        <w:fldChar w:fldCharType="separate"/>
      </w:r>
      <w:r w:rsidR="00A223D8">
        <w:rPr>
          <w:noProof/>
          <w:lang w:val="en-CA"/>
        </w:rPr>
        <w:t>(21, 22)</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A223D8">
        <w:rPr>
          <w:lang w:val="en-CA"/>
        </w:rPr>
        <w:instrText xml:space="preserve"> ADDIN EN.CITE &lt;EndNote&gt;&lt;Cite&gt;&lt;Author&gt;Cederlof&lt;/Author&gt;&lt;Year&gt;1978&lt;/Year&gt;&lt;RecNum&gt;33&lt;/RecNum&gt;&lt;DisplayText&gt;(23)&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A223D8">
        <w:rPr>
          <w:noProof/>
          <w:lang w:val="en-CA"/>
        </w:rPr>
        <w:t>(23)</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14902AB3"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location convenient to the twins during a single 4-hour visit. Up to IPT5, new participants were added at </w:t>
      </w:r>
      <w:r w:rsidRPr="00B379EB">
        <w:lastRenderedPageBreak/>
        <w:t xml:space="preserve">each wave as they reached age 50. A total of 7 IPT waves were included in the present analyses, for a total </w:t>
      </w:r>
      <w:r w:rsidR="003D3031">
        <w:t>potential follow-up of 19 years</w:t>
      </w:r>
      <w:r w:rsidRPr="00B379EB">
        <w:t xml:space="preserve"> (Finkel &amp; Pedersen, 2004)</w:t>
      </w:r>
      <w:r w:rsidR="003D3031">
        <w:t>.</w:t>
      </w:r>
      <w:r>
        <w:t xml:space="preserve"> </w:t>
      </w:r>
    </w:p>
    <w:p w14:paraId="24AF7D45" w14:textId="6BF1E708" w:rsidR="005A277E" w:rsidRDefault="00900170" w:rsidP="002C5340">
      <w:pPr>
        <w:spacing w:line="480" w:lineRule="auto"/>
      </w:pPr>
      <w:r>
        <w:t>Measures.</w:t>
      </w:r>
    </w:p>
    <w:p w14:paraId="7D93C7FA" w14:textId="437EF91B"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p>
    <w:p w14:paraId="1879A332" w14:textId="0D7664F9" w:rsidR="00A80061" w:rsidRDefault="00A80061" w:rsidP="002C5340">
      <w:pPr>
        <w:spacing w:line="480" w:lineRule="auto"/>
        <w:jc w:val="center"/>
      </w:pPr>
      <w:r>
        <w:t>(Table 2 here)</w:t>
      </w:r>
    </w:p>
    <w:p w14:paraId="4DB60DB4" w14:textId="14472517"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76A59C12"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7C5C98">
        <w:instrText xml:space="preserve"> ADDIN EN.CITE &lt;EndNote&gt;&lt;Cite&gt;&lt;Author&gt;Hofer&lt;/Author&gt;&lt;Year&gt;2009&lt;/Year&gt;&lt;RecNum&gt;35&lt;/RecNum&gt;&lt;DisplayText&gt;(24)&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7C5C98">
        <w:rPr>
          <w:noProof/>
        </w:rPr>
        <w:t>(24)</w:t>
      </w:r>
      <w:r w:rsidR="007C5C98">
        <w:fldChar w:fldCharType="end"/>
      </w:r>
      <w:r w:rsidRPr="00BF335C">
        <w:t xml:space="preserve">.  </w:t>
      </w:r>
      <w:del w:id="5" w:author="Andrea Piccinin" w:date="2015-10-28T21:53:00Z">
        <w:r w:rsidR="003D3031" w:rsidDel="003D3031">
          <w:delText>For the purpose of this study</w:delText>
        </w:r>
        <w:r w:rsidRPr="00BF335C" w:rsidDel="003D3031">
          <w:delText xml:space="preserve">, we focus on correlations among the slopes, though summarize other relevant aspects of the models to provide context. </w:delText>
        </w:r>
      </w:del>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measurement across individuals. </w:t>
      </w:r>
      <w:r w:rsidR="00A7291E">
        <w:t>M</w:t>
      </w:r>
      <w:r w:rsidRPr="00BF335C">
        <w:t xml:space="preserve">odels were run separately for men and women. Mplus (version 7) was used for fitting the models </w:t>
      </w:r>
      <w:r w:rsidR="006A3048">
        <w:fldChar w:fldCharType="begin"/>
      </w:r>
      <w:r w:rsidR="007C5C98">
        <w:instrText xml:space="preserve"> ADDIN EN.CITE &lt;EndNote&gt;&lt;Cite&gt;&lt;Author&gt;Muthén&lt;/Author&gt;&lt;Year&gt;1998-2015&lt;/Year&gt;&lt;RecNum&gt;28&lt;/RecNum&gt;&lt;DisplayText&gt;(25)&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7C5C98">
        <w:rPr>
          <w:noProof/>
        </w:rPr>
        <w:t>(25)</w:t>
      </w:r>
      <w:r w:rsidR="006A3048">
        <w:fldChar w:fldCharType="end"/>
      </w:r>
      <w:r w:rsidR="006A3048">
        <w:t xml:space="preserve"> </w:t>
      </w:r>
      <w:r w:rsidR="00874E26">
        <w:t>using</w:t>
      </w:r>
      <w:r w:rsidRPr="00BF335C">
        <w:t xml:space="preserve"> full information maximu</w:t>
      </w:r>
      <w:r w:rsidR="00874E26">
        <w:t>m likelihood (FIML) estimation</w:t>
      </w:r>
      <w:r w:rsidRPr="00BF335C">
        <w:t xml:space="preserve"> to </w:t>
      </w:r>
      <w:r w:rsidR="00874E26">
        <w:t>address</w:t>
      </w:r>
      <w:r w:rsidRPr="00BF335C">
        <w:t xml:space="preserve"> missing data on the dependent variables under the </w:t>
      </w:r>
      <w:r w:rsidRPr="00BF335C">
        <w:lastRenderedPageBreak/>
        <w:t>missing at random (MAR) assumption. Parameter estimates were estimated using MLR</w:t>
      </w:r>
      <w:r w:rsidR="006A3048">
        <w:t xml:space="preserve"> </w:t>
      </w:r>
      <w:r w:rsidR="006A3048">
        <w:fldChar w:fldCharType="begin"/>
      </w:r>
      <w:r w:rsidR="007C5C98">
        <w:instrText xml:space="preserve"> ADDIN EN.CITE &lt;EndNote&gt;&lt;Cite&gt;&lt;Author&gt;Muthén&lt;/Author&gt;&lt;Year&gt;1998-2010&lt;/Year&gt;&lt;RecNum&gt;29&lt;/RecNum&gt;&lt;DisplayText&gt;(26, 27)&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7C5C98">
        <w:rPr>
          <w:noProof/>
        </w:rPr>
        <w:t>(26, 27)</w:t>
      </w:r>
      <w:r w:rsidR="006A3048">
        <w:fldChar w:fldCharType="end"/>
      </w:r>
      <w:r w:rsidRPr="00BF335C">
        <w:t xml:space="preserve">. </w:t>
      </w:r>
      <w:r>
        <w:t>Syntax and output for all models are available at GitHub/IALSA/IALSA-2015-Portland.</w:t>
      </w:r>
    </w:p>
    <w:p w14:paraId="4FC6D504" w14:textId="56E57A79"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Combining estimates.—Results from the studies analyzed here have also been robustly combined to obtain a variance-weighted average effect using meta-analytic techniques (</w:t>
      </w:r>
      <w:proofErr w:type="spellStart"/>
      <w:r w:rsidRPr="00091BBD">
        <w:rPr>
          <w:rFonts w:ascii="Calibri" w:eastAsia="Calibri" w:hAnsi="Calibri" w:cs="Times New Roman"/>
        </w:rPr>
        <w:t>DerSimonian</w:t>
      </w:r>
      <w:proofErr w:type="spellEnd"/>
      <w:r w:rsidRPr="00091BBD">
        <w:rPr>
          <w:rFonts w:ascii="Calibri" w:eastAsia="Calibri" w:hAnsi="Calibri" w:cs="Times New Roman"/>
        </w:rPr>
        <w:t xml:space="preserve"> &amp; Laird 1986). </w:t>
      </w:r>
      <w:commentRangeStart w:id="6"/>
      <w:r w:rsidRPr="00091BBD">
        <w:rPr>
          <w:rFonts w:ascii="Calibri" w:eastAsia="Calibri" w:hAnsi="Calibri" w:cs="Times New Roman"/>
        </w:rPr>
        <w:t xml:space="preserve">Unlike a typical meta-analysis of existing literature, however, our “integrative analysis” is less susceptible to publication bias. </w:t>
      </w:r>
      <w:commentRangeEnd w:id="6"/>
      <w:r w:rsidR="00A7291E">
        <w:rPr>
          <w:rStyle w:val="CommentReference"/>
        </w:rPr>
        <w:commentReference w:id="6"/>
      </w:r>
      <w:r w:rsidRPr="00091BBD">
        <w:rPr>
          <w:rFonts w:ascii="Calibri" w:eastAsia="Calibri" w:hAnsi="Calibri" w:cs="Times New Roman"/>
        </w:rPr>
        <w:t xml:space="preserve">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2C5340">
      <w:pPr>
        <w:spacing w:after="0" w:line="480" w:lineRule="auto"/>
        <w:rPr>
          <w:rFonts w:ascii="Calibri" w:eastAsia="Calibri" w:hAnsi="Calibri" w:cs="Times New Roman"/>
        </w:rPr>
      </w:pPr>
    </w:p>
    <w:p w14:paraId="1F046A4D" w14:textId="77777777" w:rsidR="00900170" w:rsidRDefault="00900170" w:rsidP="002C5340">
      <w:pPr>
        <w:spacing w:line="480" w:lineRule="auto"/>
        <w:jc w:val="center"/>
      </w:pPr>
      <w:r>
        <w:t>Results</w:t>
      </w:r>
    </w:p>
    <w:p w14:paraId="03B0E2A6" w14:textId="15C204BC" w:rsidR="003F62AA" w:rsidRDefault="003F62AA" w:rsidP="002C5340">
      <w:pPr>
        <w:spacing w:line="480" w:lineRule="auto"/>
      </w:pPr>
      <w:r w:rsidRPr="003F62AA">
        <w:rPr>
          <w:i/>
        </w:rPr>
        <w:t>Cross-sectional associations.</w:t>
      </w:r>
      <w:r w:rsidR="005B57FA">
        <w:t xml:space="preserve"> In men and women, c</w:t>
      </w:r>
      <w:r w:rsidRPr="003F62AA">
        <w:t>orrelations among baseline performance (intercepts</w:t>
      </w:r>
      <w:r w:rsidR="00023D44">
        <w:t>; Table 3</w:t>
      </w:r>
      <w:r w:rsidRPr="003F62AA">
        <w:t>) on the physical measures were statistically significant for almost all variable pairs. The only exceptions were PEF-Walking in EAS and in SATSA men, PEF-Grip in SATSA women and EAS, HRS and OCTO men, and TUG-Grip for ILSE women.</w:t>
      </w:r>
    </w:p>
    <w:p w14:paraId="08216AD9" w14:textId="56DDDD24" w:rsidR="00A80061" w:rsidRPr="003F62AA" w:rsidRDefault="00A80061" w:rsidP="002C5340">
      <w:pPr>
        <w:spacing w:line="480" w:lineRule="auto"/>
        <w:jc w:val="center"/>
      </w:pPr>
      <w:r>
        <w:t>(Table 3 here)</w:t>
      </w:r>
    </w:p>
    <w:p w14:paraId="262805CA" w14:textId="59273BEF" w:rsidR="003F62AA" w:rsidRPr="003F62AA" w:rsidRDefault="003F62AA" w:rsidP="002C5340">
      <w:pPr>
        <w:spacing w:line="480" w:lineRule="auto"/>
      </w:pPr>
      <w:r w:rsidRPr="003F62AA">
        <w:rPr>
          <w:i/>
        </w:rPr>
        <w:t>Longitudinal associations</w:t>
      </w:r>
      <w:r w:rsidRPr="003F62AA">
        <w:t>. Most bivariate slope correlations were statistically significant</w:t>
      </w:r>
      <w:r w:rsidR="00023D44">
        <w:t xml:space="preserve"> (Table 4)</w:t>
      </w:r>
      <w:r w:rsidRPr="003F62AA">
        <w:t>. Changes in peak expiratory flow and changes in walking were correlated in all groups except MAP men and women. Individuals who showed decreased pulmonary function over time also took progressively longer to complete a walking course. However, the association for EAS participants, while significant, was in the opposite direction. Changes in walking speed were also quite consistently correlated with change</w:t>
      </w:r>
      <w:r w:rsidR="00483F21">
        <w:t>s</w:t>
      </w:r>
      <w:r w:rsidRPr="003F62AA">
        <w:t xml:space="preserve"> in grip strength, </w:t>
      </w:r>
      <w:r w:rsidR="005B57FA">
        <w:t>although</w:t>
      </w:r>
      <w:r w:rsidRPr="003F62AA">
        <w:t xml:space="preserve"> </w:t>
      </w:r>
      <w:r w:rsidR="00483F21">
        <w:t xml:space="preserve">this association </w:t>
      </w:r>
      <w:r w:rsidR="005B57FA">
        <w:t xml:space="preserve">was </w:t>
      </w:r>
      <w:r w:rsidR="00483F21" w:rsidRPr="003F62AA">
        <w:t xml:space="preserve">not significant </w:t>
      </w:r>
      <w:r w:rsidR="00483F21">
        <w:t xml:space="preserve">for </w:t>
      </w:r>
      <w:r w:rsidRPr="003F62AA">
        <w:t>male HRS</w:t>
      </w:r>
      <w:r w:rsidR="00483F21">
        <w:t>,</w:t>
      </w:r>
      <w:r w:rsidRPr="003F62AA">
        <w:t xml:space="preserve"> female OCTO, </w:t>
      </w:r>
      <w:r w:rsidR="00483F21">
        <w:t xml:space="preserve">and </w:t>
      </w:r>
      <w:r w:rsidRPr="003F62AA">
        <w:t xml:space="preserve">SATSA </w:t>
      </w:r>
      <w:r w:rsidR="00483F21">
        <w:t>participants</w:t>
      </w:r>
      <w:r w:rsidRPr="003F62AA">
        <w:t>. Correlations between changes in peak flow and changes in grip strength were the least consistent, with only half of them significant in either the male or female subsamples.</w:t>
      </w:r>
    </w:p>
    <w:p w14:paraId="6872CAFB" w14:textId="74CB46E7" w:rsidR="003F62AA" w:rsidRDefault="003F62AA" w:rsidP="002C5340">
      <w:pPr>
        <w:spacing w:line="480" w:lineRule="auto"/>
      </w:pPr>
      <w:r w:rsidRPr="003F62AA">
        <w:rPr>
          <w:i/>
        </w:rPr>
        <w:lastRenderedPageBreak/>
        <w:t>Time-patterned fluctuations.</w:t>
      </w:r>
      <w:r w:rsidRPr="003F62AA">
        <w:t xml:space="preserve"> Virtually no statistically significant correlations were found between occasion-specific residuals, and those identified were weak: maximum expiration and walking speed for HRS women, peak flow and grip</w:t>
      </w:r>
      <w:r w:rsidR="00023D44">
        <w:t xml:space="preserve"> strength</w:t>
      </w:r>
      <w:r w:rsidRPr="003F62AA">
        <w:t xml:space="preserve"> for SATSA women, and, for men, grip strength and peak flow in SATSA and grip</w:t>
      </w:r>
      <w:r w:rsidR="00023D44">
        <w:t xml:space="preserve"> strength</w:t>
      </w:r>
      <w:r w:rsidRPr="003F62AA">
        <w:t xml:space="preserve"> with timed-up-and-go for ILSE</w:t>
      </w:r>
      <w:r w:rsidR="00023D44">
        <w:t xml:space="preserve"> (Table 4)</w:t>
      </w:r>
      <w:r w:rsidRPr="003F62AA">
        <w:t xml:space="preserve">. </w:t>
      </w:r>
    </w:p>
    <w:p w14:paraId="2F126E0B" w14:textId="23D0A87B" w:rsidR="00023D44" w:rsidRPr="003F62AA" w:rsidRDefault="00023D44" w:rsidP="00023D44">
      <w:pPr>
        <w:spacing w:line="480" w:lineRule="auto"/>
        <w:jc w:val="center"/>
      </w:pPr>
      <w:r>
        <w:t>(Table 4 here)</w:t>
      </w:r>
    </w:p>
    <w:p w14:paraId="6E7535B5" w14:textId="66C4C5D1" w:rsidR="00483F21" w:rsidRPr="00483F21" w:rsidRDefault="00483F21" w:rsidP="002C5340">
      <w:pPr>
        <w:spacing w:line="480" w:lineRule="auto"/>
        <w:rPr>
          <w:rFonts w:ascii="Calibri" w:eastAsia="Calibri" w:hAnsi="Calibri" w:cs="Times New Roman"/>
        </w:rPr>
      </w:pPr>
      <w:r w:rsidRPr="00483F21">
        <w:rPr>
          <w:rFonts w:ascii="Calibri" w:eastAsia="Calibri" w:hAnsi="Calibri" w:cs="Times New Roman"/>
        </w:rPr>
        <w:t>Meta-analysis supports the conclusions that level and change in performance for these three types of physical function are associated and that occasion to occasion fluctuations are not.</w:t>
      </w:r>
      <w:r w:rsidR="00023D44">
        <w:rPr>
          <w:rFonts w:ascii="Calibri" w:eastAsia="Calibri" w:hAnsi="Calibri" w:cs="Times New Roman"/>
        </w:rPr>
        <w:t xml:space="preserve"> Forest plots in Figure 1 display the slope-slope correlations for each </w:t>
      </w:r>
      <w:r w:rsidR="00023D44">
        <w:rPr>
          <w:rFonts w:ascii="Calibri" w:eastAsia="Calibri" w:hAnsi="Calibri" w:cs="Times New Roman"/>
        </w:rPr>
        <w:t>variable pair</w:t>
      </w:r>
      <w:r w:rsidR="00023D44">
        <w:rPr>
          <w:rFonts w:ascii="Calibri" w:eastAsia="Calibri" w:hAnsi="Calibri" w:cs="Times New Roman"/>
        </w:rPr>
        <w:t xml:space="preserve"> by study and sex.</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0239DB0E" w:rsidR="00483F21" w:rsidRPr="00483F21" w:rsidRDefault="00977CB4" w:rsidP="002C5340">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domains of physical functioning</w:t>
      </w:r>
      <w:r w:rsidR="00483F21" w:rsidRPr="00483F21">
        <w:t xml:space="preserve">. </w:t>
      </w:r>
      <w:r>
        <w:t>Further, w</w:t>
      </w:r>
      <w:r w:rsidRPr="00483F21">
        <w:t>e rep</w:t>
      </w:r>
      <w:r>
        <w:t>lic</w:t>
      </w:r>
      <w:r w:rsidRPr="00483F21">
        <w:t xml:space="preserve">ated the analysis </w:t>
      </w:r>
      <w:r>
        <w:t>across</w:t>
      </w:r>
      <w:r w:rsidRPr="00483F21">
        <w:t xml:space="preserve"> nine studies of aging </w:t>
      </w:r>
      <w:r>
        <w:t>and found that results were consistent across studies</w:t>
      </w:r>
      <w:r w:rsidRPr="00483F21">
        <w:t>.</w:t>
      </w:r>
      <w:r>
        <w:t xml:space="preserve"> </w:t>
      </w:r>
      <w:r w:rsidR="00483F21" w:rsidRPr="00483F21">
        <w:t xml:space="preserve">This extends previous cross-sectional research suggesting that associations exist between pulmonary function, walking speed and grip strength in older age. </w:t>
      </w:r>
    </w:p>
    <w:p w14:paraId="4E070B7D" w14:textId="3489DFCB" w:rsidR="00483F21" w:rsidRPr="00483F21" w:rsidRDefault="005B57FA" w:rsidP="002C5340">
      <w:pPr>
        <w:spacing w:line="480" w:lineRule="auto"/>
      </w:pPr>
      <w:r>
        <w:t>Three</w:t>
      </w:r>
      <w:r w:rsidR="00483F21" w:rsidRPr="00483F21">
        <w:t xml:space="preserve"> patterns emerge very clearly from this analysis. First</w:t>
      </w:r>
      <w:r>
        <w:t>, in almost</w:t>
      </w:r>
      <w:r w:rsidRPr="00483F21">
        <w:t xml:space="preserve"> all of the studies</w:t>
      </w:r>
      <w:r w:rsidR="00483F21" w:rsidRPr="00483F21">
        <w:t xml:space="preserve">, </w:t>
      </w:r>
      <w:r w:rsidR="00A05630" w:rsidRPr="00A05630">
        <w:t xml:space="preserve">cross-sectional (intercept-intercept) correlations between the three types of physical </w:t>
      </w:r>
      <w:r w:rsidR="00A05630">
        <w:t>capabilities</w:t>
      </w:r>
      <w:r w:rsidR="00A05630" w:rsidRPr="00A05630">
        <w:t xml:space="preserve"> were statistically significant</w:t>
      </w:r>
      <w:r w:rsidR="00A05630">
        <w:t xml:space="preserve">. </w:t>
      </w:r>
      <w:r w:rsidR="00483F21" w:rsidRPr="00483F21">
        <w:t xml:space="preserve">Second, the longitudinal (slope-slope) associations between the three types of physical </w:t>
      </w:r>
      <w:r w:rsidR="00A05630">
        <w:t>capabilities</w:t>
      </w:r>
      <w:r w:rsidR="00483F21" w:rsidRPr="00483F21">
        <w:t xml:space="preserve"> were statistically significant for virtually all variables and studies.  Th</w:t>
      </w:r>
      <w:r w:rsidR="00A05630">
        <w:t>es</w:t>
      </w:r>
      <w:r w:rsidR="00483F21" w:rsidRPr="00483F21">
        <w:t>e longitudinal correlations</w:t>
      </w:r>
      <w:r w:rsidR="00DB3CBE">
        <w:t xml:space="preserve"> </w:t>
      </w:r>
      <w:r w:rsidR="00483F21" w:rsidRPr="00483F21">
        <w:t xml:space="preserve">are almost as consistent as, and often larger than, the cross-sectional associations. This </w:t>
      </w:r>
      <w:r w:rsidR="00483F21" w:rsidRPr="00483F21">
        <w:lastRenderedPageBreak/>
        <w:t xml:space="preserve">suggests that declines in physical </w:t>
      </w:r>
      <w:r w:rsidR="00A05630">
        <w:t>capability</w:t>
      </w:r>
      <w:r w:rsidR="00483F21" w:rsidRPr="00483F21">
        <w:t xml:space="preserve"> do not occur in isolation, but tend to co-occur. </w:t>
      </w:r>
      <w:r w:rsidR="00DB3CBE">
        <w:t xml:space="preserve">The magnitude of age-related declines in gait speed, grip strength, and pulmonary function are interrelated among older adults. </w:t>
      </w:r>
      <w:r w:rsidR="00483F21" w:rsidRPr="00483F21">
        <w:t xml:space="preserve">A </w:t>
      </w:r>
      <w:r>
        <w:t>third</w:t>
      </w:r>
      <w:r w:rsidR="00483F21" w:rsidRPr="00483F21">
        <w:t xml:space="preserve"> consistent pattern to note is the lack of association between occasion-to-occasion fluctuations in performance within an individual. This suggests that these fluctuations are </w:t>
      </w:r>
      <w:r w:rsidR="00A05630" w:rsidRPr="00483F21">
        <w:t xml:space="preserve">primarily </w:t>
      </w:r>
      <w:r w:rsidR="00483F21" w:rsidRPr="00483F21">
        <w:t xml:space="preserve">driven by either random or unrelated processes. </w:t>
      </w:r>
    </w:p>
    <w:p w14:paraId="6A399F3F" w14:textId="523B85CF" w:rsidR="00A05630" w:rsidRDefault="00A05630" w:rsidP="002C5340">
      <w:pPr>
        <w:spacing w:line="480" w:lineRule="auto"/>
      </w:pPr>
      <w:r w:rsidRPr="00A05630">
        <w:t>In terms of inconsistencies</w:t>
      </w:r>
      <w:r>
        <w:t xml:space="preserve">, three of the studies produced </w:t>
      </w:r>
      <w:r w:rsidR="00E00131">
        <w:t xml:space="preserve">two </w:t>
      </w:r>
      <w:r>
        <w:t xml:space="preserve">correlations </w:t>
      </w:r>
      <w:r w:rsidR="00E00131">
        <w:t xml:space="preserve">each </w:t>
      </w:r>
      <w:r>
        <w:t>that stood in stark contrast to the rest</w:t>
      </w:r>
      <w:r w:rsidRPr="00A05630">
        <w:t>: EAS</w:t>
      </w:r>
      <w:r w:rsidR="00E00131">
        <w:t xml:space="preserve"> peak flow and gait</w:t>
      </w:r>
      <w:r w:rsidRPr="00A05630">
        <w:t xml:space="preserve">, </w:t>
      </w:r>
      <w:r w:rsidR="00E00131">
        <w:t xml:space="preserve">HRS peak flow and grip, </w:t>
      </w:r>
      <w:r w:rsidRPr="00A05630">
        <w:t>ILSE</w:t>
      </w:r>
      <w:r w:rsidR="00E00131">
        <w:t xml:space="preserve"> grip and gait</w:t>
      </w:r>
      <w:r w:rsidRPr="00A05630">
        <w:t xml:space="preserve">, </w:t>
      </w:r>
      <w:r w:rsidR="00E00131">
        <w:t xml:space="preserve">and </w:t>
      </w:r>
      <w:r w:rsidRPr="00A05630">
        <w:t xml:space="preserve">MAP </w:t>
      </w:r>
      <w:r w:rsidR="00E00131">
        <w:t>gait and peak flow for men, gait and grip for women</w:t>
      </w:r>
      <w:r w:rsidRPr="00A05630">
        <w:t>.</w:t>
      </w:r>
      <w:r w:rsidR="00E00131">
        <w:t xml:space="preserve"> Except for HRS, gait is the common variable</w:t>
      </w:r>
      <w:r w:rsidR="00821ADD">
        <w:t>.</w:t>
      </w:r>
      <w:r w:rsidRPr="00483F21">
        <w:t xml:space="preserve"> </w:t>
      </w:r>
      <w:r w:rsidR="00E00131">
        <w:t xml:space="preserve">All of </w:t>
      </w:r>
      <w:r w:rsidR="00821ADD">
        <w:t>the</w:t>
      </w:r>
      <w:r w:rsidR="00E00131">
        <w:t xml:space="preserve"> </w:t>
      </w:r>
      <w:r w:rsidR="00DB3CBE">
        <w:t>s</w:t>
      </w:r>
      <w:r w:rsidR="00821ADD">
        <w:t>lope variances were</w:t>
      </w:r>
      <w:r w:rsidR="00E00131">
        <w:t xml:space="preserve"> very small and often not statistically significant, so while this was surprising, it would not account for these difference either. A third possibility is </w:t>
      </w:r>
      <w:r w:rsidR="00821ADD">
        <w:t>that these particular variables in these studies were among those for which the average rate of change was not statistically significant. Combined with the small slope variances this</w:t>
      </w:r>
      <w:r w:rsidR="005C2081">
        <w:t xml:space="preserve"> could</w:t>
      </w:r>
      <w:r w:rsidR="00821ADD">
        <w:t xml:space="preserve"> perhaps</w:t>
      </w:r>
      <w:r w:rsidR="005C2081">
        <w:t xml:space="preserve"> have</w:t>
      </w:r>
      <w:r w:rsidR="00821ADD">
        <w:t xml:space="preserve"> resulted in the anomalous results.</w:t>
      </w:r>
    </w:p>
    <w:p w14:paraId="7F509F09" w14:textId="3F9F3357" w:rsidR="00483F21" w:rsidRPr="00483F21" w:rsidRDefault="00483F21" w:rsidP="002C5340">
      <w:pPr>
        <w:spacing w:line="480" w:lineRule="auto"/>
      </w:pPr>
      <w:r w:rsidRPr="00483F21">
        <w:t xml:space="preserve">One possible limitation of this research is low reliability of physical functioning measures. However, grip strength in particular has been shown to have high test-retest stability (for average of three trials, ICC=0.81; </w:t>
      </w:r>
      <w:proofErr w:type="spellStart"/>
      <w:r w:rsidRPr="00483F21">
        <w:t>Wolinsky</w:t>
      </w:r>
      <w:proofErr w:type="spellEnd"/>
      <w:r w:rsidRPr="00483F21">
        <w:t xml:space="preserve"> et al., 2005). Although gait speed was found to be less reliable (for average of two trials, ICC=0.56; </w:t>
      </w:r>
      <w:proofErr w:type="spellStart"/>
      <w:r w:rsidRPr="00483F21">
        <w:t>Wolinsky</w:t>
      </w:r>
      <w:proofErr w:type="spellEnd"/>
      <w:r w:rsidRPr="00483F21">
        <w:t xml:space="preserve"> et al., 2005), this may be an underestimate due to variations in the course length for half of the participants. In the data considered here, X of XX studies used average performance over 2-3 trials, which may have reduced measurement error.</w:t>
      </w:r>
    </w:p>
    <w:p w14:paraId="52F21A4C" w14:textId="77777777"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50% of ILSE participants were not assessed on TUG at Wave 3, and HRS measured only a small, though </w:t>
      </w:r>
      <w:r w:rsidRPr="00483F21">
        <w:lastRenderedPageBreak/>
        <w:t>randomly selected, subsample of individuals. Given the variety of physical functioning measures and study designs across studies, the level of agreement is striking.</w:t>
      </w:r>
    </w:p>
    <w:p w14:paraId="1A8C4D1F" w14:textId="545E72B7" w:rsidR="00DB3CBE" w:rsidRPr="00483F21" w:rsidRDefault="00DB3CBE" w:rsidP="002C5340">
      <w:pPr>
        <w:spacing w:line="480" w:lineRule="auto"/>
      </w:pPr>
      <w:commentRangeStart w:id="7"/>
      <w:r>
        <w:t xml:space="preserve">  </w:t>
      </w:r>
      <w:commentRangeEnd w:id="7"/>
      <w:r>
        <w:rPr>
          <w:rStyle w:val="CommentReference"/>
        </w:rPr>
        <w:commentReference w:id="7"/>
      </w:r>
    </w:p>
    <w:p w14:paraId="2CE7C388" w14:textId="762C7EED" w:rsidR="00483F21" w:rsidRPr="00483F21" w:rsidRDefault="005B57FA" w:rsidP="002C5340">
      <w:pPr>
        <w:spacing w:line="480" w:lineRule="auto"/>
      </w:pPr>
      <w:r>
        <w:t>Our analyses do not provide evidence to assess</w:t>
      </w:r>
      <w:r w:rsidR="00483F21" w:rsidRPr="00483F21">
        <w:t xml:space="preserve"> whether correlations between changes</w:t>
      </w:r>
      <w:r>
        <w:t xml:space="preserve"> in</w:t>
      </w:r>
      <w:r w:rsidR="00483F21" w:rsidRPr="00483F21">
        <w:t xml:space="preserve"> these functional </w:t>
      </w:r>
      <w:r>
        <w:t xml:space="preserve">capability </w:t>
      </w:r>
      <w:r w:rsidR="00483F21" w:rsidRPr="00483F21">
        <w:t>measures reflect a general index of decline, or specific functional links. While the pulmonary-walking changes, for which the functional conclusion would be most plausible, were the most consistently associated, correlations among all the changes were observed suggesting they may represent the joint consequences of fitness loss. While not explored here, it may also be that concurrent simultaneous decline in more than one functional domain may either forebode or reflect other major health events.  The designs of long-term longitudinal observational studies do not lend themselves to causal inference, however, we controlled for two common chronic diseases of aging, as well as for smoking history, and either conclusion supports advocating increased physical activity in individuals of all ages.</w:t>
      </w:r>
    </w:p>
    <w:p w14:paraId="6CCEFFA1" w14:textId="77777777" w:rsidR="00974E0C" w:rsidRDefault="00974E0C" w:rsidP="002C5340">
      <w:pPr>
        <w:spacing w:after="0" w:line="480" w:lineRule="auto"/>
        <w:rPr>
          <w:rFonts w:ascii="Calibri" w:eastAsia="Calibri" w:hAnsi="Calibri" w:cs="Times New Roman"/>
        </w:rPr>
      </w:pPr>
    </w:p>
    <w:p w14:paraId="6D9BCD7C" w14:textId="6963CE92" w:rsidR="00663CD5" w:rsidRPr="00663CD5" w:rsidRDefault="00663CD5" w:rsidP="002C5340">
      <w:pPr>
        <w:spacing w:line="480" w:lineRule="auto"/>
        <w:rPr>
          <w:bCs/>
          <w:lang w:val="en-CA"/>
        </w:rPr>
      </w:pPr>
      <w:r w:rsidRPr="00663CD5">
        <w:rPr>
          <w:b/>
          <w:bCs/>
        </w:rPr>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T</w:t>
      </w:r>
      <w:r w:rsidR="00DB3CBE">
        <w:t>he HRS is a cooperative agreement between the National Institute on Aging and the Univer</w:t>
      </w:r>
      <w:r w:rsidR="00DB3CBE">
        <w:t>sity of Michigan (U01 AG009740).</w:t>
      </w:r>
      <w:r w:rsidR="00DB3CBE">
        <w:t xml:space="preserve"> </w:t>
      </w:r>
      <w:r w:rsidRPr="00663CD5">
        <w:rPr>
          <w:bCs/>
          <w:lang w:val="en-CA"/>
        </w:rPr>
        <w:t>The Memory and Aging Project was supported by the National Institute on Aging at the National Institutes of Health (grant number R01 AG17917). 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lastRenderedPageBreak/>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2FDF6976" w14:textId="0C898305" w:rsidR="0016663A" w:rsidRDefault="00663CD5" w:rsidP="002C5340">
      <w:pPr>
        <w:spacing w:line="480" w:lineRule="auto"/>
        <w:rPr>
          <w:b/>
          <w:lang w:val="en-GB"/>
        </w:rPr>
      </w:pPr>
      <w:r w:rsidRPr="00663CD5">
        <w:rPr>
          <w:b/>
          <w:lang w:val="en-GB"/>
        </w:rPr>
        <w:t xml:space="preserve">Acknowledgements: </w:t>
      </w:r>
    </w:p>
    <w:p w14:paraId="399416F3" w14:textId="77777777" w:rsidR="00A80061" w:rsidRDefault="00A80061" w:rsidP="002C5340">
      <w:pPr>
        <w:spacing w:line="480" w:lineRule="auto"/>
        <w:rPr>
          <w:lang w:val="en-GB"/>
        </w:rPr>
      </w:pPr>
      <w:r>
        <w:rPr>
          <w:lang w:val="en-GB"/>
        </w:rPr>
        <w:br w:type="page"/>
      </w:r>
    </w:p>
    <w:p w14:paraId="12741D41" w14:textId="10E19815" w:rsidR="0016663A" w:rsidRPr="0016663A" w:rsidRDefault="0016663A" w:rsidP="002C5340">
      <w:pPr>
        <w:spacing w:line="480" w:lineRule="auto"/>
        <w:jc w:val="center"/>
        <w:rPr>
          <w:lang w:val="en-GB"/>
        </w:rPr>
      </w:pPr>
      <w:r w:rsidRPr="0016663A">
        <w:rPr>
          <w:lang w:val="en-GB"/>
        </w:rPr>
        <w:lastRenderedPageBreak/>
        <w:t>References</w:t>
      </w:r>
    </w:p>
    <w:p w14:paraId="66E907EF" w14:textId="77777777" w:rsidR="007C5C98" w:rsidRPr="007C5C98" w:rsidRDefault="0016663A" w:rsidP="002C5340">
      <w:pPr>
        <w:pStyle w:val="EndNoteBibliography"/>
        <w:spacing w:after="0" w:line="480" w:lineRule="auto"/>
      </w:pPr>
      <w:r>
        <w:fldChar w:fldCharType="begin"/>
      </w:r>
      <w:r>
        <w:instrText xml:space="preserve"> ADDIN EN.REFLIST </w:instrText>
      </w:r>
      <w:r>
        <w:fldChar w:fldCharType="separate"/>
      </w:r>
      <w:r w:rsidR="007C5C98" w:rsidRPr="007C5C98">
        <w:t>1.</w:t>
      </w:r>
      <w:r w:rsidR="007C5C98" w:rsidRPr="007C5C98">
        <w:tab/>
        <w:t>Cooper R, Kuh D, Cooper C, Gale CR, Lawlor DA, Matthews F, et al. Objective measures of physical capability and subsequent health: a systematic review Age and Ageing. 2010;40(1):14-23.</w:t>
      </w:r>
    </w:p>
    <w:p w14:paraId="0EA80E65" w14:textId="77777777" w:rsidR="007C5C98" w:rsidRPr="007C5C98" w:rsidRDefault="007C5C98" w:rsidP="002C5340">
      <w:pPr>
        <w:pStyle w:val="EndNoteBibliography"/>
        <w:spacing w:after="0" w:line="480" w:lineRule="auto"/>
      </w:pPr>
      <w:r w:rsidRPr="007C5C98">
        <w:t>2.</w:t>
      </w:r>
      <w:r w:rsidRPr="007C5C98">
        <w:tab/>
        <w:t>Forrest KYZ, Zmuda JM, Cauley JA. Patterns and determinants of muscle strength change with aging in older men. The Aging Male: The Official Journal Of The International Society For The Study Of The Aging Male. 2005;8(3-4):151-6.</w:t>
      </w:r>
    </w:p>
    <w:p w14:paraId="599F5DBD" w14:textId="77777777" w:rsidR="007C5C98" w:rsidRPr="007C5C98" w:rsidRDefault="007C5C98" w:rsidP="002C5340">
      <w:pPr>
        <w:pStyle w:val="EndNoteBibliography"/>
        <w:spacing w:after="0" w:line="480" w:lineRule="auto"/>
      </w:pPr>
      <w:r w:rsidRPr="007C5C98">
        <w:t>3.</w:t>
      </w:r>
      <w:r w:rsidRPr="007C5C98">
        <w:tab/>
        <w:t>Jerome GJ, Ko S-u, Kauffman D, Studenski SA, Ferrucci L, Simonsick EM. Gait characteristics associated with walking speed decline in older adults: Results from the Baltimore Longitudinal Study of Aging Archives of Gerontology and Geriatrics. 2015;60(2):239-43.</w:t>
      </w:r>
    </w:p>
    <w:p w14:paraId="27E475E2" w14:textId="77777777" w:rsidR="007C5C98" w:rsidRPr="007C5C98" w:rsidRDefault="007C5C98" w:rsidP="002C5340">
      <w:pPr>
        <w:pStyle w:val="EndNoteBibliography"/>
        <w:spacing w:after="0" w:line="480" w:lineRule="auto"/>
      </w:pPr>
      <w:r w:rsidRPr="007C5C98">
        <w:t>4.</w:t>
      </w:r>
      <w:r w:rsidRPr="007C5C98">
        <w:tab/>
        <w:t>Ribom EL, Mellstrom D, Ljunggren O, Karlsson MK. Population-based reference values of handgrip strength and functional tests of muscle strength and balance in men aged 70-80 years. Archives of Gerontology and Geriatrics. 2011;53(2):e114-e7.</w:t>
      </w:r>
    </w:p>
    <w:p w14:paraId="667C03B2" w14:textId="77777777" w:rsidR="007C5C98" w:rsidRPr="007C5C98" w:rsidRDefault="007C5C98" w:rsidP="002C5340">
      <w:pPr>
        <w:pStyle w:val="EndNoteBibliography"/>
        <w:spacing w:after="0" w:line="480" w:lineRule="auto"/>
      </w:pPr>
      <w:r w:rsidRPr="007C5C98">
        <w:t>5.</w:t>
      </w:r>
      <w:r w:rsidRPr="007C5C98">
        <w:tab/>
        <w:t>Xue Q-L, Beamer BA, Chaves PHM, Guralnik JM, Fried LP. Heterogeneity in rate of decline in grip, hip, and knee strength and the risk of all-cause mortality: The Women's Health and Aging Study Journal of the American Geriatrics Society. 2010;58(11):2076-84.</w:t>
      </w:r>
    </w:p>
    <w:p w14:paraId="632DEC46" w14:textId="77777777" w:rsidR="007C5C98" w:rsidRPr="007C5C98" w:rsidRDefault="007C5C98" w:rsidP="002C5340">
      <w:pPr>
        <w:pStyle w:val="EndNoteBibliography"/>
        <w:spacing w:after="0" w:line="480" w:lineRule="auto"/>
      </w:pPr>
      <w:r w:rsidRPr="007C5C98">
        <w:t>6.</w:t>
      </w:r>
      <w:r w:rsidRPr="007C5C98">
        <w:tab/>
        <w:t>Buchman AS, Boyle PA, Wilson RS, Gu L, Bienias JL, Bennett DA. Pulmonary function, muscle strength and mortality in old age. Mechanisms of Ageing and Development. 2008;129(11):625-31.</w:t>
      </w:r>
    </w:p>
    <w:p w14:paraId="6E3CF648" w14:textId="77777777" w:rsidR="007C5C98" w:rsidRPr="007C5C98" w:rsidRDefault="007C5C98" w:rsidP="002C5340">
      <w:pPr>
        <w:pStyle w:val="EndNoteBibliography"/>
        <w:spacing w:after="0" w:line="480" w:lineRule="auto"/>
      </w:pPr>
      <w:r w:rsidRPr="007C5C98">
        <w:t>7.</w:t>
      </w:r>
      <w:r w:rsidRPr="007C5C98">
        <w:tab/>
        <w:t>Brown JC, Harhay MO, Harhay MN. Walking cadence and mortality among community-dwelling older adults. Journal of General Internal Medicine. 2014;29(9):1263-9.</w:t>
      </w:r>
    </w:p>
    <w:p w14:paraId="10E069A8" w14:textId="77777777" w:rsidR="007C5C98" w:rsidRPr="007C5C98" w:rsidRDefault="007C5C98" w:rsidP="002C5340">
      <w:pPr>
        <w:pStyle w:val="EndNoteBibliography"/>
        <w:spacing w:after="0" w:line="480" w:lineRule="auto"/>
      </w:pPr>
      <w:r w:rsidRPr="007C5C98">
        <w:t>8.</w:t>
      </w:r>
      <w:r w:rsidRPr="007C5C98">
        <w:tab/>
        <w:t>Emery CF, Finkel D, Pedersen NL. Pulmonary function as a cause of cognitive aging. Psychological Science. 2012;23(9):1024-32.</w:t>
      </w:r>
    </w:p>
    <w:p w14:paraId="47C2099F" w14:textId="77777777" w:rsidR="007C5C98" w:rsidRPr="007C5C98" w:rsidRDefault="007C5C98" w:rsidP="002C5340">
      <w:pPr>
        <w:pStyle w:val="EndNoteBibliography"/>
        <w:spacing w:after="0" w:line="480" w:lineRule="auto"/>
      </w:pPr>
      <w:r w:rsidRPr="007C5C98">
        <w:t>9.</w:t>
      </w:r>
      <w:r w:rsidRPr="007C5C98">
        <w:tab/>
        <w:t>Krall JR, Carlson MC, Fried LP, Xue Q-L. Examining the dynamic, bidirectional associations between cognitive and physical functioning in older adults American Journal of Epidemiology. 2014;180(8):838-46.</w:t>
      </w:r>
    </w:p>
    <w:p w14:paraId="3800512B" w14:textId="77777777" w:rsidR="007C5C98" w:rsidRPr="007C5C98" w:rsidRDefault="007C5C98" w:rsidP="002C5340">
      <w:pPr>
        <w:pStyle w:val="EndNoteBibliography"/>
        <w:spacing w:after="0" w:line="480" w:lineRule="auto"/>
      </w:pPr>
      <w:r w:rsidRPr="007C5C98">
        <w:lastRenderedPageBreak/>
        <w:t>10.</w:t>
      </w:r>
      <w:r w:rsidRPr="007C5C98">
        <w:tab/>
        <w:t>Laukkanen PIA, Heikkinen E, Kauppinen M. Muscle strength and mobility as predictors of survival in 75–84  year old people. Age and Ageing. 1995;24(6):468-73.</w:t>
      </w:r>
    </w:p>
    <w:p w14:paraId="7E8FE2EA" w14:textId="77777777" w:rsidR="007C5C98" w:rsidRPr="007C5C98" w:rsidRDefault="007C5C98" w:rsidP="002C5340">
      <w:pPr>
        <w:pStyle w:val="EndNoteBibliography"/>
        <w:spacing w:after="0" w:line="480" w:lineRule="auto"/>
      </w:pPr>
      <w:r w:rsidRPr="007C5C98">
        <w:t>11.</w:t>
      </w:r>
      <w:r w:rsidRPr="007C5C98">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57140F38" w14:textId="77777777" w:rsidR="007C5C98" w:rsidRPr="007C5C98" w:rsidRDefault="007C5C98" w:rsidP="002C5340">
      <w:pPr>
        <w:pStyle w:val="EndNoteBibliography"/>
        <w:spacing w:after="0" w:line="480" w:lineRule="auto"/>
      </w:pPr>
      <w:r w:rsidRPr="007C5C98">
        <w:t>12.</w:t>
      </w:r>
      <w:r w:rsidRPr="007C5C98">
        <w:tab/>
        <w:t>Studenski S, Perera S, Patel K, Rosano C, Faulkner K, Inzitari M, et al. Gait speed and survival in older adults JAMA. 2011;305(1):50-8.</w:t>
      </w:r>
    </w:p>
    <w:p w14:paraId="6DCE6708" w14:textId="77777777" w:rsidR="007C5C98" w:rsidRPr="007C5C98" w:rsidRDefault="007C5C98" w:rsidP="002C5340">
      <w:pPr>
        <w:pStyle w:val="EndNoteBibliography"/>
        <w:spacing w:after="0" w:line="480" w:lineRule="auto"/>
      </w:pPr>
      <w:r w:rsidRPr="007C5C98">
        <w:t>13.</w:t>
      </w:r>
      <w:r w:rsidRPr="007C5C98">
        <w:tab/>
        <w:t>Waite LM, Grayson DA, Piguet O, Creasey H, Bennett HP, Broe GA. Gait slowing as a predictor of incident dementia: 6-year longitudinal data from the Sydney Older Persons Study Journal of the Neurological Sciences. 2005;229:89-93.</w:t>
      </w:r>
    </w:p>
    <w:p w14:paraId="162827D2" w14:textId="77777777" w:rsidR="007C5C98" w:rsidRPr="007C5C98" w:rsidRDefault="007C5C98" w:rsidP="002C5340">
      <w:pPr>
        <w:pStyle w:val="EndNoteBibliography"/>
        <w:spacing w:after="0" w:line="480" w:lineRule="auto"/>
      </w:pPr>
      <w:r w:rsidRPr="007C5C98">
        <w:t>14.</w:t>
      </w:r>
      <w:r w:rsidRPr="007C5C98">
        <w:tab/>
        <w:t>Pegorari MS, Ruas G, Patrizzi LJ. Relationship between frailty and respiratory function in the community-dwelling elderly Brazilian Journal of Physical Therapy 2013;17(1):9.</w:t>
      </w:r>
    </w:p>
    <w:p w14:paraId="1F6AAB36" w14:textId="77777777" w:rsidR="007C5C98" w:rsidRPr="007C5C98" w:rsidRDefault="007C5C98" w:rsidP="002C5340">
      <w:pPr>
        <w:pStyle w:val="EndNoteBibliography"/>
        <w:spacing w:after="0" w:line="480" w:lineRule="auto"/>
      </w:pPr>
      <w:r w:rsidRPr="007C5C98">
        <w:t>15.</w:t>
      </w:r>
      <w:r w:rsidRPr="007C5C98">
        <w:tab/>
        <w:t>Rantanen T, Guralnik JM, Izmirlian G, Williamson JD, Simonsick EM, Ferrucci L, et al. Association of muscle strength with maximum walking speed in disabled older women. American Journal of Physical Medicine &amp; Rehabilitation 1998;77(4):299.</w:t>
      </w:r>
    </w:p>
    <w:p w14:paraId="16C0A0DC" w14:textId="77777777" w:rsidR="007C5C98" w:rsidRPr="007C5C98" w:rsidRDefault="007C5C98" w:rsidP="002C5340">
      <w:pPr>
        <w:pStyle w:val="EndNoteBibliography"/>
        <w:spacing w:after="0" w:line="480" w:lineRule="auto"/>
      </w:pPr>
      <w:r w:rsidRPr="007C5C98">
        <w:t>16.</w:t>
      </w:r>
      <w:r w:rsidRPr="007C5C98">
        <w:tab/>
        <w:t>Kayode O. Relationship between upper and lower extremities muscle strength and pulmonary function in Nigerian male amateur boxers. Serbian Journal of Sports Sciences. 2013;2.</w:t>
      </w:r>
    </w:p>
    <w:p w14:paraId="36D189F3" w14:textId="77777777" w:rsidR="007C5C98" w:rsidRPr="007C5C98" w:rsidRDefault="007C5C98" w:rsidP="002C5340">
      <w:pPr>
        <w:pStyle w:val="EndNoteBibliography"/>
        <w:spacing w:after="0" w:line="480" w:lineRule="auto"/>
      </w:pPr>
      <w:r w:rsidRPr="007C5C98">
        <w:t>17.</w:t>
      </w:r>
      <w:r w:rsidRPr="007C5C98">
        <w:tab/>
        <w:t>Sallinen J, Stenholm S, Rantanen T, Heliovaara M, Sainio P, Koskinen S. Hand-grip strength cut-points to screen older persons at risk for mobility limitation Journal of the American Geriatrics Society. 2010;58(9):1721-6.</w:t>
      </w:r>
    </w:p>
    <w:p w14:paraId="4ECE09FD" w14:textId="77777777" w:rsidR="007C5C98" w:rsidRPr="007C5C98" w:rsidRDefault="007C5C98" w:rsidP="002C5340">
      <w:pPr>
        <w:pStyle w:val="EndNoteBibliography"/>
        <w:spacing w:after="0" w:line="480" w:lineRule="auto"/>
      </w:pPr>
      <w:r w:rsidRPr="007C5C98">
        <w:t>18.</w:t>
      </w:r>
      <w:r w:rsidRPr="007C5C98">
        <w:tab/>
        <w:t>Hofer SM, Berg S, Era P. Evaluating the interdependence of aging-related changes in visual and auditory acuity, balance, and cognitive functioning. Psychology and aging. 2003;18(2):285-305.</w:t>
      </w:r>
    </w:p>
    <w:p w14:paraId="7130BF64" w14:textId="77777777" w:rsidR="007C5C98" w:rsidRPr="007C5C98" w:rsidRDefault="007C5C98" w:rsidP="002C5340">
      <w:pPr>
        <w:pStyle w:val="EndNoteBibliography"/>
        <w:spacing w:after="0" w:line="480" w:lineRule="auto"/>
      </w:pPr>
      <w:r w:rsidRPr="007C5C98">
        <w:lastRenderedPageBreak/>
        <w:t>19.</w:t>
      </w:r>
      <w:r w:rsidRPr="007C5C98">
        <w:tab/>
        <w:t>Crimmins E, Guyer H, Langa K, Ofstedal MB, Wallace R, Weir D. Documentation of physical measures, anthropometrics and blood pressure in the Health and Retirement Study 2008.</w:t>
      </w:r>
    </w:p>
    <w:p w14:paraId="04D2D45F" w14:textId="77777777" w:rsidR="007C5C98" w:rsidRPr="007C5C98" w:rsidRDefault="007C5C98" w:rsidP="002C5340">
      <w:pPr>
        <w:pStyle w:val="EndNoteBibliography"/>
        <w:spacing w:after="0" w:line="480" w:lineRule="auto"/>
      </w:pPr>
      <w:r w:rsidRPr="007C5C98">
        <w:t>20.</w:t>
      </w:r>
      <w:r w:rsidRPr="007C5C98">
        <w:tab/>
        <w:t>Huisman M, Poppelaars J, van der Horst M, Beekman AT, Brug J, van Tilburg TG, et al. Cohort profile: The Longitudinal Aging Study Amsterdam. International Journal of Epidemiology. 2011;40(4):868-76.</w:t>
      </w:r>
    </w:p>
    <w:p w14:paraId="03B7011E" w14:textId="77777777" w:rsidR="007C5C98" w:rsidRPr="007C5C98" w:rsidRDefault="007C5C98" w:rsidP="002C5340">
      <w:pPr>
        <w:pStyle w:val="EndNoteBibliography"/>
        <w:spacing w:after="0" w:line="480" w:lineRule="auto"/>
      </w:pPr>
      <w:r w:rsidRPr="007C5C98">
        <w:t>21.</w:t>
      </w:r>
      <w:r w:rsidRPr="007C5C98">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3A20622B" w14:textId="77777777" w:rsidR="007C5C98" w:rsidRPr="007C5C98" w:rsidRDefault="007C5C98" w:rsidP="002C5340">
      <w:pPr>
        <w:pStyle w:val="EndNoteBibliography"/>
        <w:spacing w:after="0" w:line="480" w:lineRule="auto"/>
      </w:pPr>
      <w:r w:rsidRPr="007C5C98">
        <w:t>22.</w:t>
      </w:r>
      <w:r w:rsidRPr="007C5C98">
        <w:tab/>
        <w:t>McClearn GE, Johansson B, Berg S, Pedersen NL, Ahern F, Petrill SA, et al. Substantial genetic influence on cognitive abilities in twins 80 or more years old. Science. 1997;276(5318):1560-3.</w:t>
      </w:r>
    </w:p>
    <w:p w14:paraId="79852077" w14:textId="77777777" w:rsidR="007C5C98" w:rsidRPr="007C5C98" w:rsidRDefault="007C5C98" w:rsidP="002C5340">
      <w:pPr>
        <w:pStyle w:val="EndNoteBibliography"/>
        <w:spacing w:after="0" w:line="480" w:lineRule="auto"/>
      </w:pPr>
      <w:r w:rsidRPr="007C5C98">
        <w:t>23.</w:t>
      </w:r>
      <w:r w:rsidRPr="007C5C98">
        <w:tab/>
        <w:t>Cederlof R, Lorich U. The Swedish Twin Registry. In: W.E.Nance, Allen G, Parisi P, editors. Twin research: Biology and epidemiology New York, NY: Alan R. Riss; 1978. p. 189-95.</w:t>
      </w:r>
    </w:p>
    <w:p w14:paraId="57160A9D" w14:textId="77777777" w:rsidR="007C5C98" w:rsidRPr="007C5C98" w:rsidRDefault="007C5C98" w:rsidP="002C5340">
      <w:pPr>
        <w:pStyle w:val="EndNoteBibliography"/>
        <w:spacing w:after="0" w:line="480" w:lineRule="auto"/>
      </w:pPr>
      <w:r w:rsidRPr="007C5C98">
        <w:t>24.</w:t>
      </w:r>
      <w:r w:rsidRPr="007C5C98">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140367BE" w14:textId="77777777" w:rsidR="007C5C98" w:rsidRPr="007C5C98" w:rsidRDefault="007C5C98" w:rsidP="002C5340">
      <w:pPr>
        <w:pStyle w:val="EndNoteBibliography"/>
        <w:spacing w:after="0" w:line="480" w:lineRule="auto"/>
      </w:pPr>
      <w:r w:rsidRPr="007C5C98">
        <w:t>25.</w:t>
      </w:r>
      <w:r w:rsidRPr="007C5C98">
        <w:tab/>
        <w:t>Muthén BO, Muthén LK. Mplus (Version 7) Los Angeles, CA: Muthén &amp; Muthén.; 1998-2015.</w:t>
      </w:r>
    </w:p>
    <w:p w14:paraId="2784E47C" w14:textId="77777777" w:rsidR="007C5C98" w:rsidRPr="007C5C98" w:rsidRDefault="007C5C98" w:rsidP="002C5340">
      <w:pPr>
        <w:pStyle w:val="EndNoteBibliography"/>
        <w:spacing w:after="0" w:line="480" w:lineRule="auto"/>
      </w:pPr>
      <w:r w:rsidRPr="007C5C98">
        <w:t>26.</w:t>
      </w:r>
      <w:r w:rsidRPr="007C5C98">
        <w:tab/>
        <w:t>Muthén LK, Muthén BO. Mplus User's Guide. 6 ed. Los Angeles, CA: Muthén &amp; Muthén; 1998-2010.</w:t>
      </w:r>
    </w:p>
    <w:p w14:paraId="5966EBA1" w14:textId="77777777" w:rsidR="007C5C98" w:rsidRPr="007C5C98" w:rsidRDefault="007C5C98" w:rsidP="002C5340">
      <w:pPr>
        <w:pStyle w:val="EndNoteBibliography"/>
        <w:spacing w:line="480" w:lineRule="auto"/>
      </w:pPr>
      <w:r w:rsidRPr="007C5C98">
        <w:t>27.</w:t>
      </w:r>
      <w:r w:rsidRPr="007C5C98">
        <w:tab/>
        <w:t>Yuan K-H, Bentler PM. Three likelihood-based methods for mean and covariance structure analysis with nonnormal missing data. Sociological Methodology. 2000;30:165-200.</w:t>
      </w:r>
    </w:p>
    <w:p w14:paraId="1A2EC5BB" w14:textId="5E00A280" w:rsidR="0016663A" w:rsidRDefault="0016663A" w:rsidP="002C5340">
      <w:pPr>
        <w:spacing w:line="480" w:lineRule="auto"/>
      </w:pPr>
      <w:r>
        <w:fldChar w:fldCharType="end"/>
      </w:r>
    </w:p>
    <w:p w14:paraId="2EB33EF7" w14:textId="77777777" w:rsidR="0099148D" w:rsidRDefault="0099148D" w:rsidP="002C5340">
      <w:pPr>
        <w:spacing w:line="480" w:lineRule="auto"/>
      </w:pPr>
    </w:p>
    <w:p w14:paraId="2D836140" w14:textId="77777777" w:rsidR="0099148D" w:rsidRDefault="0099148D" w:rsidP="002C5340">
      <w:pPr>
        <w:spacing w:line="480" w:lineRule="auto"/>
      </w:pPr>
    </w:p>
    <w:p w14:paraId="358B75EB" w14:textId="7FDA8564" w:rsidR="0099148D" w:rsidRDefault="00944F82" w:rsidP="002C5340">
      <w:pPr>
        <w:spacing w:line="480" w:lineRule="auto"/>
      </w:pPr>
      <w:r>
        <w:lastRenderedPageBreak/>
        <w:t>Annie: When you get a chance, could you p</w:t>
      </w:r>
      <w:r w:rsidR="0099148D">
        <w:t xml:space="preserve">lease add - </w:t>
      </w:r>
    </w:p>
    <w:p w14:paraId="64B5BE81" w14:textId="0782F8C1" w:rsidR="002A50BC" w:rsidRDefault="0099148D" w:rsidP="002C5340">
      <w:pPr>
        <w:spacing w:line="480" w:lineRule="auto"/>
        <w:rPr>
          <w:noProof/>
        </w:rPr>
      </w:pPr>
      <w:r w:rsidRPr="0099148D">
        <w:rPr>
          <w:noProof/>
        </w:rPr>
        <w:t>Cooper R, Hardy R, Aihie Sayer A, Ben-Shlomo Y, Birnie K, Cooper C, et al. Age and Gender Differences in Physical Capability Levels from Mid-Life Onwards: The Harmonisation and Meta-Analysis of Data from Eight UK Cohort Studies. PLoS ONE</w:t>
      </w:r>
      <w:r w:rsidR="00A05F5C">
        <w:rPr>
          <w:noProof/>
        </w:rPr>
        <w:t xml:space="preserve">. </w:t>
      </w:r>
      <w:r w:rsidR="00A05F5C" w:rsidRPr="0099148D">
        <w:rPr>
          <w:noProof/>
        </w:rPr>
        <w:t>2011</w:t>
      </w:r>
      <w:r w:rsidR="00A05F5C">
        <w:rPr>
          <w:noProof/>
        </w:rPr>
        <w:t>;</w:t>
      </w:r>
      <w:r w:rsidRPr="0099148D">
        <w:rPr>
          <w:noProof/>
        </w:rPr>
        <w:t xml:space="preserve"> 6(11): e27899. doi:10.1371/journal.pone.0027899</w:t>
      </w:r>
      <w:r w:rsidR="00A05F5C">
        <w:rPr>
          <w:noProof/>
        </w:rPr>
        <w:t>.</w:t>
      </w:r>
    </w:p>
    <w:p w14:paraId="528CF200" w14:textId="77777777" w:rsidR="008667F0" w:rsidRDefault="008667F0" w:rsidP="002C5340">
      <w:pPr>
        <w:spacing w:line="480" w:lineRule="auto"/>
      </w:pPr>
    </w:p>
    <w:p w14:paraId="6D69204D" w14:textId="6FE580D9" w:rsidR="00A05F5C" w:rsidRDefault="008667F0" w:rsidP="00A05F5C">
      <w:pPr>
        <w:spacing w:line="480" w:lineRule="auto"/>
        <w:rPr>
          <w:noProof/>
        </w:rPr>
      </w:pPr>
      <w:r w:rsidRPr="0019589F">
        <w:rPr>
          <w:noProof/>
        </w:rPr>
        <w:t>Deary IJ. Looking for 'system integrity' in cognitive epidemiology. Gerontology. 2012;58(6):545-53.</w:t>
      </w:r>
    </w:p>
    <w:p w14:paraId="042CDCDE" w14:textId="77777777" w:rsidR="008667F0" w:rsidRDefault="008667F0" w:rsidP="00A05F5C">
      <w:pPr>
        <w:spacing w:line="480" w:lineRule="auto"/>
      </w:pPr>
    </w:p>
    <w:p w14:paraId="1AE875C4" w14:textId="66167B3E" w:rsidR="00A05F5C" w:rsidRPr="00A05F5C" w:rsidRDefault="00A05F5C" w:rsidP="00A05F5C">
      <w:pPr>
        <w:spacing w:line="480" w:lineRule="auto"/>
      </w:pPr>
      <w:r w:rsidRPr="00A05F5C">
        <w:t xml:space="preserve">Schaie, K. </w:t>
      </w:r>
      <w:r>
        <w:t>W. &amp;</w:t>
      </w:r>
      <w:r w:rsidRPr="00A05F5C">
        <w:t xml:space="preserve"> </w:t>
      </w:r>
      <w:proofErr w:type="spellStart"/>
      <w:r w:rsidRPr="00A05F5C">
        <w:t>Strother</w:t>
      </w:r>
      <w:proofErr w:type="spellEnd"/>
      <w:r w:rsidRPr="00A05F5C">
        <w:t xml:space="preserve">, </w:t>
      </w:r>
      <w:r>
        <w:t>C.</w:t>
      </w:r>
      <w:r w:rsidRPr="00A05F5C">
        <w:t xml:space="preserve"> R.</w:t>
      </w:r>
      <w:r>
        <w:t xml:space="preserve"> </w:t>
      </w:r>
      <w:r w:rsidRPr="00A05F5C">
        <w:t>A cross-sequential study of age changes in cognitive behavior.</w:t>
      </w:r>
      <w:r>
        <w:t xml:space="preserve"> Psychological Bulletin. 1968; 70:</w:t>
      </w:r>
      <w:r w:rsidRPr="00A05F5C">
        <w:t xml:space="preserve"> 671-680.</w:t>
      </w:r>
      <w:r>
        <w:t xml:space="preserve"> </w:t>
      </w:r>
      <w:r w:rsidRPr="00A05F5C">
        <w:t>doi.org/10.1037/h0026811</w:t>
      </w:r>
      <w:r>
        <w:t>.</w:t>
      </w:r>
    </w:p>
    <w:p w14:paraId="74AEC63E" w14:textId="77777777" w:rsidR="00944F82" w:rsidRDefault="00944F82" w:rsidP="002C5340">
      <w:pPr>
        <w:spacing w:line="480" w:lineRule="auto"/>
        <w:rPr>
          <w:color w:val="221E1F"/>
        </w:rPr>
      </w:pPr>
    </w:p>
    <w:p w14:paraId="6FF82624" w14:textId="1DDC2964" w:rsidR="00944F82" w:rsidRDefault="00944F82" w:rsidP="002C5340">
      <w:pPr>
        <w:spacing w:line="480" w:lineRule="auto"/>
        <w:rPr>
          <w:color w:val="221E1F"/>
        </w:rPr>
      </w:pPr>
      <w:r w:rsidRPr="00B73E92">
        <w:t>Katz, Lipton et al. 2012</w:t>
      </w:r>
    </w:p>
    <w:p w14:paraId="7C0549C0" w14:textId="0428454F" w:rsidR="00944F82" w:rsidRDefault="00944F82" w:rsidP="002C5340">
      <w:pPr>
        <w:spacing w:line="480" w:lineRule="auto"/>
      </w:pPr>
      <w:r w:rsidRPr="003F62AA">
        <w:rPr>
          <w:color w:val="221E1F"/>
        </w:rPr>
        <w:fldChar w:fldCharType="begin"/>
      </w:r>
      <w:r w:rsidRPr="003F62AA">
        <w:rPr>
          <w:color w:val="221E1F"/>
        </w:rPr>
        <w:instrText xml:space="preserve"> ADDIN EN.CITE &lt;EndNote&gt;&lt;Cite&gt;&lt;Author&gt;Bennett&lt;/Author&gt;&lt;Year&gt;2005&lt;/Year&gt;&lt;RecNum&gt;342&lt;/RecNum&gt;&lt;DisplayText&gt;(Bennett et al., 200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Pr="003F62AA">
        <w:rPr>
          <w:color w:val="221E1F"/>
        </w:rPr>
        <w:t>(Bennett et al., 2005)</w:t>
      </w:r>
      <w:r w:rsidRPr="003F62AA">
        <w:rPr>
          <w:color w:val="221E1F"/>
        </w:rPr>
        <w:fldChar w:fldCharType="end"/>
      </w:r>
      <w:r>
        <w:rPr>
          <w:color w:val="221E1F"/>
        </w:rPr>
        <w:t>,</w:t>
      </w:r>
    </w:p>
    <w:p w14:paraId="71EB342C" w14:textId="06D723F3" w:rsidR="00944F82" w:rsidRDefault="00944F82" w:rsidP="002C5340">
      <w:pPr>
        <w:spacing w:line="480" w:lineRule="auto"/>
      </w:pPr>
      <w:r w:rsidRPr="00544710">
        <w:rPr>
          <w:color w:val="221E1F"/>
        </w:rPr>
        <w:t>Payette et a</w:t>
      </w:r>
      <w:r>
        <w:rPr>
          <w:color w:val="221E1F"/>
        </w:rPr>
        <w:t>l. 2011,</w:t>
      </w:r>
      <w:r>
        <w:rPr>
          <w:color w:val="221E1F"/>
        </w:rPr>
        <w:t xml:space="preserve"> Bouchard et al. 2009</w:t>
      </w:r>
    </w:p>
    <w:p w14:paraId="673D6BB3" w14:textId="3A59ABA3" w:rsidR="00944F82" w:rsidRDefault="00944F82" w:rsidP="002C5340">
      <w:pPr>
        <w:spacing w:line="480" w:lineRule="auto"/>
      </w:pPr>
      <w:proofErr w:type="spellStart"/>
      <w:r w:rsidRPr="00544710">
        <w:rPr>
          <w:color w:val="221E1F"/>
        </w:rPr>
        <w:t>Teng</w:t>
      </w:r>
      <w:proofErr w:type="spellEnd"/>
      <w:r w:rsidRPr="00544710">
        <w:rPr>
          <w:color w:val="221E1F"/>
        </w:rPr>
        <w:t xml:space="preserve"> and Chui, 1987</w:t>
      </w:r>
    </w:p>
    <w:p w14:paraId="17769611" w14:textId="48FD08DF" w:rsidR="00A62EC8" w:rsidRDefault="00944F82" w:rsidP="002C5340">
      <w:pPr>
        <w:spacing w:line="480" w:lineRule="auto"/>
      </w:pPr>
      <w:r w:rsidRPr="00B379EB">
        <w:t>Finkel &amp; Pedersen, 2004</w:t>
      </w:r>
    </w:p>
    <w:p w14:paraId="2E2690D5" w14:textId="2A559E19" w:rsidR="00944F82" w:rsidRDefault="00944F82" w:rsidP="002C5340">
      <w:pPr>
        <w:spacing w:line="480" w:lineRule="auto"/>
      </w:pPr>
      <w:proofErr w:type="spellStart"/>
      <w:r w:rsidRPr="00091BBD">
        <w:rPr>
          <w:rFonts w:ascii="Calibri" w:eastAsia="Calibri" w:hAnsi="Calibri" w:cs="Times New Roman"/>
        </w:rPr>
        <w:t>DerSimonian</w:t>
      </w:r>
      <w:proofErr w:type="spellEnd"/>
      <w:r w:rsidRPr="00091BBD">
        <w:rPr>
          <w:rFonts w:ascii="Calibri" w:eastAsia="Calibri" w:hAnsi="Calibri" w:cs="Times New Roman"/>
        </w:rPr>
        <w:t xml:space="preserve"> &amp; Laird 1986).</w:t>
      </w:r>
    </w:p>
    <w:p w14:paraId="188F08EF" w14:textId="19D10471" w:rsidR="00944F82" w:rsidRDefault="00944F82" w:rsidP="002C5340">
      <w:pPr>
        <w:spacing w:line="480" w:lineRule="auto"/>
      </w:pPr>
      <w:proofErr w:type="spellStart"/>
      <w:r w:rsidRPr="00483F21">
        <w:t>Wolinsky</w:t>
      </w:r>
      <w:proofErr w:type="spellEnd"/>
      <w:r w:rsidRPr="00483F21">
        <w:t xml:space="preserve"> et al., 2005</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10"/>
          <w:pgSz w:w="12240" w:h="15840"/>
          <w:pgMar w:top="1440" w:right="1440" w:bottom="1440" w:left="1440" w:header="720" w:footer="720" w:gutter="0"/>
          <w:cols w:space="720"/>
          <w:docGrid w:linePitch="360"/>
        </w:sectPr>
      </w:pPr>
    </w:p>
    <w:p w14:paraId="5E0FFA2F" w14:textId="6FBC40E4" w:rsidR="000A3305" w:rsidRPr="0085212D" w:rsidRDefault="000A3305" w:rsidP="002C534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968"/>
        <w:gridCol w:w="242"/>
        <w:gridCol w:w="1210"/>
        <w:gridCol w:w="726"/>
        <w:gridCol w:w="484"/>
        <w:gridCol w:w="1210"/>
        <w:gridCol w:w="484"/>
        <w:gridCol w:w="726"/>
        <w:gridCol w:w="1210"/>
        <w:gridCol w:w="242"/>
        <w:gridCol w:w="968"/>
        <w:gridCol w:w="1210"/>
      </w:tblGrid>
      <w:tr w:rsidR="008F2DC6" w:rsidRPr="00D30686" w14:paraId="1FFF00A4" w14:textId="2B5C0161" w:rsidTr="002C5340">
        <w:tc>
          <w:tcPr>
            <w:tcW w:w="2767" w:type="dxa"/>
          </w:tcPr>
          <w:p w14:paraId="15B1AEE4" w14:textId="77777777" w:rsidR="008F2DC6" w:rsidRPr="00D30686" w:rsidRDefault="008F2DC6" w:rsidP="002C5340">
            <w:pPr>
              <w:spacing w:line="480" w:lineRule="auto"/>
              <w:jc w:val="center"/>
              <w:rPr>
                <w:rFonts w:eastAsia="Calibri" w:cs="Cordia New"/>
              </w:rPr>
            </w:pPr>
          </w:p>
        </w:tc>
        <w:tc>
          <w:tcPr>
            <w:tcW w:w="2178" w:type="dxa"/>
            <w:gridSpan w:val="2"/>
          </w:tcPr>
          <w:p w14:paraId="5C8F2C81" w14:textId="77777777" w:rsidR="008F2DC6" w:rsidRPr="00D30686" w:rsidRDefault="008F2DC6" w:rsidP="002C5340">
            <w:pPr>
              <w:spacing w:line="480" w:lineRule="auto"/>
              <w:jc w:val="center"/>
              <w:rPr>
                <w:rFonts w:eastAsia="Calibri" w:cs="Cordia New"/>
              </w:rPr>
            </w:pPr>
          </w:p>
        </w:tc>
        <w:tc>
          <w:tcPr>
            <w:tcW w:w="2178" w:type="dxa"/>
            <w:gridSpan w:val="3"/>
          </w:tcPr>
          <w:p w14:paraId="7BAB3C3B" w14:textId="77777777" w:rsidR="008F2DC6" w:rsidRPr="00D30686" w:rsidRDefault="008F2DC6" w:rsidP="002C5340">
            <w:pPr>
              <w:spacing w:line="480" w:lineRule="auto"/>
              <w:jc w:val="center"/>
              <w:rPr>
                <w:rFonts w:eastAsia="Calibri" w:cs="Cordia New"/>
              </w:rPr>
            </w:pPr>
            <w:r w:rsidRPr="00D30686">
              <w:rPr>
                <w:rFonts w:eastAsia="Calibri" w:cs="Cordia New"/>
              </w:rPr>
              <w:t>Study</w:t>
            </w:r>
          </w:p>
        </w:tc>
        <w:tc>
          <w:tcPr>
            <w:tcW w:w="2178" w:type="dxa"/>
            <w:gridSpan w:val="3"/>
          </w:tcPr>
          <w:p w14:paraId="7332AECC" w14:textId="77777777" w:rsidR="008F2DC6" w:rsidRPr="00D30686" w:rsidRDefault="008F2DC6" w:rsidP="002C5340">
            <w:pPr>
              <w:spacing w:line="480" w:lineRule="auto"/>
              <w:jc w:val="center"/>
              <w:rPr>
                <w:rFonts w:eastAsia="Calibri" w:cs="Cordia New"/>
              </w:rPr>
            </w:pPr>
          </w:p>
        </w:tc>
        <w:tc>
          <w:tcPr>
            <w:tcW w:w="2178" w:type="dxa"/>
            <w:gridSpan w:val="3"/>
          </w:tcPr>
          <w:p w14:paraId="7A68C29D" w14:textId="77777777" w:rsidR="008F2DC6" w:rsidRPr="00D30686" w:rsidRDefault="008F2DC6" w:rsidP="002C5340">
            <w:pPr>
              <w:spacing w:line="480" w:lineRule="auto"/>
              <w:jc w:val="center"/>
              <w:rPr>
                <w:rFonts w:eastAsia="Calibri" w:cs="Cordia New"/>
              </w:rPr>
            </w:pPr>
          </w:p>
        </w:tc>
        <w:tc>
          <w:tcPr>
            <w:tcW w:w="2178" w:type="dxa"/>
            <w:gridSpan w:val="2"/>
          </w:tcPr>
          <w:p w14:paraId="03ADA2B6" w14:textId="77777777" w:rsidR="008F2DC6" w:rsidRPr="00D30686" w:rsidRDefault="008F2DC6" w:rsidP="002C5340">
            <w:pPr>
              <w:spacing w:line="480" w:lineRule="auto"/>
              <w:jc w:val="center"/>
              <w:rPr>
                <w:rFonts w:eastAsia="Calibri" w:cs="Cordia New"/>
              </w:rPr>
            </w:pPr>
          </w:p>
        </w:tc>
      </w:tr>
      <w:tr w:rsidR="008F2DC6" w:rsidRPr="00D30686" w14:paraId="4595EA15" w14:textId="3747C3A2" w:rsidTr="002C5340">
        <w:tc>
          <w:tcPr>
            <w:tcW w:w="2767" w:type="dxa"/>
          </w:tcPr>
          <w:p w14:paraId="64491F83" w14:textId="32E5211F" w:rsidR="008F2DC6" w:rsidRPr="00D30686" w:rsidRDefault="008F2DC6" w:rsidP="002C5340">
            <w:pPr>
              <w:spacing w:line="480" w:lineRule="auto"/>
              <w:jc w:val="center"/>
              <w:rPr>
                <w:rFonts w:eastAsia="Calibri" w:cs="Cordia New"/>
              </w:rPr>
            </w:pPr>
            <w:r w:rsidRPr="00D30686">
              <w:rPr>
                <w:rFonts w:eastAsia="Calibri" w:cs="Cordia New"/>
              </w:rPr>
              <w:t>Variable</w:t>
            </w: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gridSpan w:val="2"/>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gridSpan w:val="2"/>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gridSpan w:val="2"/>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proofErr w:type="spellStart"/>
            <w:r w:rsidRPr="00D30686">
              <w:rPr>
                <w:rFonts w:eastAsia="Calibri" w:cs="Cordia New"/>
              </w:rPr>
              <w:t>NuAge</w:t>
            </w:r>
            <w:proofErr w:type="spellEnd"/>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gridSpan w:val="2"/>
          </w:tcPr>
          <w:p w14:paraId="442B20CB" w14:textId="64216B00" w:rsidR="008F2DC6" w:rsidRPr="00D30686" w:rsidRDefault="008F2DC6" w:rsidP="002C5340">
            <w:pPr>
              <w:spacing w:line="480" w:lineRule="auto"/>
              <w:jc w:val="center"/>
              <w:rPr>
                <w:rFonts w:eastAsia="Calibri" w:cs="Cordia New"/>
              </w:rPr>
            </w:pPr>
            <w:r w:rsidRPr="00D30686">
              <w:rPr>
                <w:rFonts w:eastAsia="Calibri" w:cs="Cordia New"/>
              </w:rPr>
              <w:t>OCTO-Twin (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gridSpan w:val="2"/>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gridSpan w:val="2"/>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gridSpan w:val="2"/>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gridSpan w:val="2"/>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gridSpan w:val="2"/>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gridSpan w:val="2"/>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gridSpan w:val="2"/>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gridSpan w:val="2"/>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gridSpan w:val="2"/>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gridSpan w:val="2"/>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gridSpan w:val="2"/>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gridSpan w:val="2"/>
          </w:tcPr>
          <w:p w14:paraId="549A7D33" w14:textId="50320FF7" w:rsidR="008F2DC6" w:rsidRPr="00D30686" w:rsidRDefault="008F2DC6" w:rsidP="002C5340">
            <w:pPr>
              <w:spacing w:line="480" w:lineRule="auto"/>
              <w:jc w:val="center"/>
              <w:rPr>
                <w:rFonts w:eastAsia="Calibri" w:cs="Cordia New"/>
              </w:rPr>
            </w:pPr>
            <w:r w:rsidRPr="00D30686">
              <w:t>1.64</w:t>
            </w:r>
            <w:r w:rsidR="00334000">
              <w:t xml:space="preserve"> </w:t>
            </w:r>
            <w:r w:rsidRPr="00D30686">
              <w:t>(0.10)</w:t>
            </w:r>
          </w:p>
        </w:tc>
        <w:tc>
          <w:tcPr>
            <w:tcW w:w="1210" w:type="dxa"/>
          </w:tcPr>
          <w:p w14:paraId="45C1FB86" w14:textId="75BF9EEE" w:rsidR="008F2DC6" w:rsidRPr="00D30686" w:rsidRDefault="008F2DC6" w:rsidP="002C5340">
            <w:pPr>
              <w:spacing w:line="480" w:lineRule="auto"/>
              <w:jc w:val="center"/>
              <w:rPr>
                <w:rFonts w:eastAsia="Calibri" w:cs="Cordia New"/>
              </w:rPr>
            </w:pPr>
            <w:r w:rsidRPr="00D30686">
              <w:rPr>
                <w:rFonts w:eastAsia="Times New Roman" w:cs="Times New Roman"/>
                <w:lang w:val="fr-CA"/>
              </w:rPr>
              <w:t>1.61 (0.09)</w:t>
            </w:r>
          </w:p>
        </w:tc>
        <w:tc>
          <w:tcPr>
            <w:tcW w:w="1210" w:type="dxa"/>
            <w:gridSpan w:val="2"/>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4287C83A" w14:textId="63EC7EAF" w:rsidTr="002C5340">
        <w:tc>
          <w:tcPr>
            <w:tcW w:w="2767" w:type="dxa"/>
          </w:tcPr>
          <w:p w14:paraId="416276FB" w14:textId="77777777" w:rsidR="008F2DC6" w:rsidRPr="00D30686" w:rsidRDefault="008F2DC6" w:rsidP="002C5340">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797B52B2" w14:textId="64B14EF4" w:rsidR="008F2DC6" w:rsidRPr="00D30686" w:rsidRDefault="008F2DC6" w:rsidP="002C5340">
            <w:pPr>
              <w:spacing w:line="480" w:lineRule="auto"/>
              <w:jc w:val="center"/>
            </w:pPr>
            <w:r w:rsidRPr="00D30686">
              <w:t xml:space="preserve"> 53.4</w:t>
            </w:r>
          </w:p>
        </w:tc>
        <w:tc>
          <w:tcPr>
            <w:tcW w:w="1210" w:type="dxa"/>
            <w:gridSpan w:val="2"/>
          </w:tcPr>
          <w:p w14:paraId="0B207CDD" w14:textId="0ECB0B3B" w:rsidR="008F2DC6" w:rsidRPr="00D30686" w:rsidRDefault="008F2DC6" w:rsidP="002C5340">
            <w:pPr>
              <w:spacing w:line="480" w:lineRule="auto"/>
              <w:jc w:val="center"/>
            </w:pPr>
            <w:r w:rsidRPr="00D30686">
              <w:rPr>
                <w:rFonts w:eastAsia="Calibri" w:cs="Cordia New"/>
              </w:rPr>
              <w:t>63.5</w:t>
            </w:r>
          </w:p>
        </w:tc>
        <w:tc>
          <w:tcPr>
            <w:tcW w:w="1210" w:type="dxa"/>
          </w:tcPr>
          <w:p w14:paraId="7862EA0C" w14:textId="6480E349" w:rsidR="008F2DC6" w:rsidRPr="00D30686" w:rsidRDefault="008F2DC6" w:rsidP="002C5340">
            <w:pPr>
              <w:spacing w:line="480" w:lineRule="auto"/>
              <w:jc w:val="center"/>
              <w:rPr>
                <w:rFonts w:eastAsia="Calibri" w:cs="Cordia New"/>
              </w:rPr>
            </w:pPr>
            <w:r w:rsidRPr="00D30686">
              <w:t>51.9</w:t>
            </w:r>
          </w:p>
        </w:tc>
        <w:tc>
          <w:tcPr>
            <w:tcW w:w="1210" w:type="dxa"/>
            <w:gridSpan w:val="2"/>
          </w:tcPr>
          <w:p w14:paraId="05B9BE4E" w14:textId="49F13A49" w:rsidR="008F2DC6" w:rsidRPr="00D30686" w:rsidRDefault="008F2DC6" w:rsidP="002C5340">
            <w:pPr>
              <w:spacing w:line="480" w:lineRule="auto"/>
              <w:jc w:val="center"/>
              <w:rPr>
                <w:rFonts w:eastAsia="Calibri" w:cs="Cordia New"/>
              </w:rPr>
            </w:pPr>
            <w:r w:rsidRPr="00D30686">
              <w:t>78</w:t>
            </w:r>
          </w:p>
        </w:tc>
        <w:tc>
          <w:tcPr>
            <w:tcW w:w="1210" w:type="dxa"/>
          </w:tcPr>
          <w:p w14:paraId="41C67833" w14:textId="77777777" w:rsidR="008F2DC6" w:rsidRPr="00D30686" w:rsidRDefault="008F2DC6" w:rsidP="002C5340">
            <w:pPr>
              <w:spacing w:line="480" w:lineRule="auto"/>
              <w:jc w:val="center"/>
              <w:rPr>
                <w:rFonts w:eastAsia="Calibri" w:cs="Cordia New"/>
              </w:rPr>
            </w:pPr>
            <w:r w:rsidRPr="00D30686">
              <w:rPr>
                <w:rFonts w:eastAsia="Calibri" w:cs="Cordia New"/>
              </w:rPr>
              <w:t>25.5%</w:t>
            </w:r>
          </w:p>
        </w:tc>
        <w:tc>
          <w:tcPr>
            <w:tcW w:w="1210" w:type="dxa"/>
            <w:gridSpan w:val="2"/>
          </w:tcPr>
          <w:p w14:paraId="75FE0967" w14:textId="698CFA9E" w:rsidR="008F2DC6" w:rsidRPr="00D30686" w:rsidRDefault="008F2DC6" w:rsidP="002C5340">
            <w:pPr>
              <w:spacing w:line="480" w:lineRule="auto"/>
              <w:jc w:val="center"/>
              <w:rPr>
                <w:rFonts w:eastAsia="Calibri" w:cs="Cordia New"/>
              </w:rPr>
            </w:pPr>
            <w:r w:rsidRPr="00D30686">
              <w:t>46</w:t>
            </w:r>
          </w:p>
        </w:tc>
        <w:tc>
          <w:tcPr>
            <w:tcW w:w="1210" w:type="dxa"/>
          </w:tcPr>
          <w:p w14:paraId="2DBB9C32" w14:textId="7036F524" w:rsidR="008F2DC6" w:rsidRPr="00D30686" w:rsidRDefault="008F2DC6" w:rsidP="002C5340">
            <w:pPr>
              <w:spacing w:line="480" w:lineRule="auto"/>
              <w:jc w:val="center"/>
              <w:rPr>
                <w:rFonts w:eastAsia="Calibri" w:cs="Cordia New"/>
              </w:rPr>
            </w:pPr>
            <w:r w:rsidRPr="00D30686">
              <w:rPr>
                <w:rFonts w:eastAsia="Times New Roman" w:cs="Times New Roman"/>
                <w:lang w:val="fr-CA"/>
              </w:rPr>
              <w:t>47.6</w:t>
            </w:r>
          </w:p>
        </w:tc>
        <w:tc>
          <w:tcPr>
            <w:tcW w:w="1210" w:type="dxa"/>
            <w:gridSpan w:val="2"/>
          </w:tcPr>
          <w:p w14:paraId="1163F3AC" w14:textId="0971F432" w:rsidR="008F2DC6" w:rsidRPr="00D30686" w:rsidRDefault="00334000" w:rsidP="002C5340">
            <w:pPr>
              <w:spacing w:line="480" w:lineRule="auto"/>
              <w:jc w:val="center"/>
              <w:rPr>
                <w:rFonts w:eastAsia="Calibri" w:cs="Cordia New"/>
              </w:rPr>
            </w:pPr>
            <w:r>
              <w:rPr>
                <w:rFonts w:eastAsia="Calibri" w:cs="Cordia New"/>
              </w:rPr>
              <w:t>39</w:t>
            </w:r>
          </w:p>
        </w:tc>
        <w:tc>
          <w:tcPr>
            <w:tcW w:w="1210" w:type="dxa"/>
          </w:tcPr>
          <w:p w14:paraId="02C4F8D0" w14:textId="2478E9A6" w:rsidR="008F2DC6" w:rsidRPr="00D30686" w:rsidRDefault="008F2DC6" w:rsidP="002C5340">
            <w:pPr>
              <w:spacing w:line="480" w:lineRule="auto"/>
              <w:jc w:val="center"/>
              <w:rPr>
                <w:rFonts w:eastAsia="Calibri" w:cs="Cordia New"/>
              </w:rPr>
            </w:pPr>
            <w:r>
              <w:t>46</w:t>
            </w:r>
          </w:p>
        </w:tc>
      </w:tr>
      <w:tr w:rsidR="008F2DC6" w:rsidRPr="00D30686" w14:paraId="5F1F0540" w14:textId="5989F2FE" w:rsidTr="002C5340">
        <w:tc>
          <w:tcPr>
            <w:tcW w:w="2767" w:type="dxa"/>
          </w:tcPr>
          <w:p w14:paraId="6E19427E" w14:textId="77777777" w:rsidR="008F2DC6" w:rsidRPr="00D30686" w:rsidRDefault="008F2DC6" w:rsidP="002C5340">
            <w:pPr>
              <w:spacing w:line="480" w:lineRule="auto"/>
              <w:rPr>
                <w:rFonts w:eastAsia="Calibri" w:cs="Cordia New"/>
              </w:rPr>
            </w:pPr>
            <w:r w:rsidRPr="00D30686">
              <w:rPr>
                <w:rFonts w:eastAsia="Calibri" w:cs="Cordia New"/>
              </w:rPr>
              <w:t xml:space="preserve">  Cardiovascular disease (%)</w:t>
            </w:r>
          </w:p>
        </w:tc>
        <w:tc>
          <w:tcPr>
            <w:tcW w:w="1210" w:type="dxa"/>
          </w:tcPr>
          <w:p w14:paraId="5A18CB6A" w14:textId="0CF19E30" w:rsidR="008F2DC6" w:rsidRPr="00D30686" w:rsidRDefault="008F2DC6" w:rsidP="002C5340">
            <w:pPr>
              <w:spacing w:line="480" w:lineRule="auto"/>
              <w:jc w:val="center"/>
            </w:pPr>
            <w:r w:rsidRPr="00D30686">
              <w:t>16.8</w:t>
            </w:r>
          </w:p>
        </w:tc>
        <w:tc>
          <w:tcPr>
            <w:tcW w:w="1210" w:type="dxa"/>
            <w:gridSpan w:val="2"/>
          </w:tcPr>
          <w:p w14:paraId="0440943A" w14:textId="1E7A97C6" w:rsidR="008F2DC6" w:rsidRPr="00D30686" w:rsidRDefault="008F2DC6" w:rsidP="002C5340">
            <w:pPr>
              <w:spacing w:line="480" w:lineRule="auto"/>
              <w:jc w:val="center"/>
            </w:pPr>
            <w:r w:rsidRPr="00D30686">
              <w:rPr>
                <w:rFonts w:eastAsia="Calibri" w:cs="Cordia New"/>
              </w:rPr>
              <w:t>12.6</w:t>
            </w:r>
          </w:p>
        </w:tc>
        <w:tc>
          <w:tcPr>
            <w:tcW w:w="1210" w:type="dxa"/>
          </w:tcPr>
          <w:p w14:paraId="3C832C11" w14:textId="6ADA1D31" w:rsidR="008F2DC6" w:rsidRPr="00D30686" w:rsidRDefault="008F2DC6" w:rsidP="002C5340">
            <w:pPr>
              <w:spacing w:line="480" w:lineRule="auto"/>
              <w:jc w:val="center"/>
              <w:rPr>
                <w:rFonts w:eastAsia="Calibri" w:cs="Cordia New"/>
              </w:rPr>
            </w:pPr>
            <w:r w:rsidRPr="00D30686">
              <w:t>30.2</w:t>
            </w:r>
          </w:p>
        </w:tc>
        <w:tc>
          <w:tcPr>
            <w:tcW w:w="1210" w:type="dxa"/>
            <w:gridSpan w:val="2"/>
          </w:tcPr>
          <w:p w14:paraId="0F3E6E75" w14:textId="49292159"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tcPr>
          <w:p w14:paraId="69202FA8" w14:textId="77777777" w:rsidR="008F2DC6" w:rsidRPr="00D30686" w:rsidRDefault="008F2DC6" w:rsidP="002C5340">
            <w:pPr>
              <w:spacing w:line="480" w:lineRule="auto"/>
              <w:jc w:val="center"/>
              <w:rPr>
                <w:rFonts w:eastAsia="Calibri" w:cs="Cordia New"/>
              </w:rPr>
            </w:pPr>
            <w:r w:rsidRPr="00D30686">
              <w:rPr>
                <w:rFonts w:eastAsia="Calibri" w:cs="Cordia New"/>
              </w:rPr>
              <w:t>29%</w:t>
            </w:r>
          </w:p>
        </w:tc>
        <w:tc>
          <w:tcPr>
            <w:tcW w:w="1210" w:type="dxa"/>
            <w:gridSpan w:val="2"/>
          </w:tcPr>
          <w:p w14:paraId="12D11FDE" w14:textId="1BD8DC6D" w:rsidR="008F2DC6" w:rsidRPr="00D30686" w:rsidRDefault="008F2DC6" w:rsidP="002C5340">
            <w:pPr>
              <w:spacing w:line="480" w:lineRule="auto"/>
              <w:jc w:val="center"/>
              <w:rPr>
                <w:rFonts w:eastAsia="Calibri" w:cs="Cordia New"/>
              </w:rPr>
            </w:pPr>
            <w:r w:rsidRPr="00D30686">
              <w:t>10</w:t>
            </w:r>
          </w:p>
        </w:tc>
        <w:tc>
          <w:tcPr>
            <w:tcW w:w="1210" w:type="dxa"/>
          </w:tcPr>
          <w:p w14:paraId="7BC04756" w14:textId="20174005" w:rsidR="008F2DC6" w:rsidRPr="00D30686" w:rsidRDefault="008F2DC6" w:rsidP="002C5340">
            <w:pPr>
              <w:spacing w:line="480" w:lineRule="auto"/>
              <w:jc w:val="center"/>
              <w:rPr>
                <w:rFonts w:eastAsia="Calibri" w:cs="Cordia New"/>
              </w:rPr>
            </w:pPr>
            <w:r w:rsidRPr="00D30686">
              <w:rPr>
                <w:rFonts w:eastAsia="Times New Roman" w:cs="Times New Roman"/>
                <w:lang w:val="fr-CA"/>
              </w:rPr>
              <w:t>77.</w:t>
            </w:r>
            <w:r>
              <w:rPr>
                <w:rFonts w:eastAsia="Times New Roman" w:cs="Times New Roman"/>
                <w:lang w:val="fr-CA"/>
              </w:rPr>
              <w:t>9</w:t>
            </w:r>
          </w:p>
        </w:tc>
        <w:tc>
          <w:tcPr>
            <w:tcW w:w="1210" w:type="dxa"/>
            <w:gridSpan w:val="2"/>
          </w:tcPr>
          <w:p w14:paraId="1A7D9738" w14:textId="73B1CBD2" w:rsidR="008F2DC6" w:rsidRPr="00D30686" w:rsidRDefault="00334000" w:rsidP="002C5340">
            <w:pPr>
              <w:spacing w:line="480" w:lineRule="auto"/>
              <w:jc w:val="center"/>
              <w:rPr>
                <w:rFonts w:eastAsia="Calibri" w:cs="Cordia New"/>
              </w:rPr>
            </w:pPr>
            <w:r>
              <w:rPr>
                <w:rFonts w:eastAsia="Calibri" w:cs="Cordia New"/>
              </w:rPr>
              <w:t>45</w:t>
            </w:r>
          </w:p>
        </w:tc>
        <w:tc>
          <w:tcPr>
            <w:tcW w:w="1210" w:type="dxa"/>
          </w:tcPr>
          <w:p w14:paraId="1C3BD34B" w14:textId="4DA839FB" w:rsidR="008F2DC6" w:rsidRPr="00D30686" w:rsidRDefault="008F2DC6" w:rsidP="002C5340">
            <w:pPr>
              <w:spacing w:line="480" w:lineRule="auto"/>
              <w:jc w:val="center"/>
              <w:rPr>
                <w:rFonts w:eastAsia="Calibri" w:cs="Cordia New"/>
              </w:rPr>
            </w:pPr>
            <w:r>
              <w:t>13</w:t>
            </w:r>
          </w:p>
        </w:tc>
      </w:tr>
      <w:tr w:rsidR="008F2DC6" w:rsidRPr="00D30686" w14:paraId="36D9C07B" w14:textId="3E25A6A2" w:rsidTr="002C5340">
        <w:tc>
          <w:tcPr>
            <w:tcW w:w="2767" w:type="dxa"/>
          </w:tcPr>
          <w:p w14:paraId="44195426" w14:textId="77777777" w:rsidR="008F2DC6" w:rsidRPr="00D30686" w:rsidRDefault="008F2DC6" w:rsidP="002C5340">
            <w:pPr>
              <w:spacing w:line="480" w:lineRule="auto"/>
              <w:rPr>
                <w:rFonts w:eastAsia="Calibri" w:cs="Cordia New"/>
              </w:rPr>
            </w:pPr>
            <w:r w:rsidRPr="00D30686">
              <w:rPr>
                <w:rFonts w:eastAsia="Calibri" w:cs="Cordia New"/>
              </w:rPr>
              <w:t xml:space="preserve">  Diabetes (%)</w:t>
            </w:r>
          </w:p>
        </w:tc>
        <w:tc>
          <w:tcPr>
            <w:tcW w:w="1210" w:type="dxa"/>
          </w:tcPr>
          <w:p w14:paraId="1ABDFEDD" w14:textId="115F5886" w:rsidR="008F2DC6" w:rsidRPr="00D30686" w:rsidRDefault="008F2DC6" w:rsidP="002C5340">
            <w:pPr>
              <w:spacing w:line="480" w:lineRule="auto"/>
              <w:jc w:val="center"/>
            </w:pPr>
            <w:r w:rsidRPr="00D30686">
              <w:t>16.8</w:t>
            </w:r>
          </w:p>
        </w:tc>
        <w:tc>
          <w:tcPr>
            <w:tcW w:w="1210" w:type="dxa"/>
            <w:gridSpan w:val="2"/>
          </w:tcPr>
          <w:p w14:paraId="05E71B96" w14:textId="601D4964" w:rsidR="008F2DC6" w:rsidRPr="00D30686" w:rsidRDefault="008F2DC6" w:rsidP="002C5340">
            <w:pPr>
              <w:spacing w:line="480" w:lineRule="auto"/>
              <w:jc w:val="center"/>
            </w:pPr>
            <w:r w:rsidRPr="00D30686">
              <w:rPr>
                <w:rFonts w:eastAsia="Calibri" w:cs="Cordia New"/>
              </w:rPr>
              <w:t>7.4</w:t>
            </w:r>
          </w:p>
        </w:tc>
        <w:tc>
          <w:tcPr>
            <w:tcW w:w="1210" w:type="dxa"/>
          </w:tcPr>
          <w:p w14:paraId="0E19FEEB" w14:textId="041F8CA7" w:rsidR="008F2DC6" w:rsidRPr="00D30686" w:rsidRDefault="008F2DC6" w:rsidP="002C5340">
            <w:pPr>
              <w:spacing w:line="480" w:lineRule="auto"/>
              <w:jc w:val="center"/>
              <w:rPr>
                <w:rFonts w:eastAsia="Calibri" w:cs="Cordia New"/>
              </w:rPr>
            </w:pPr>
            <w:r w:rsidRPr="00D30686">
              <w:t>19.5</w:t>
            </w:r>
          </w:p>
        </w:tc>
        <w:tc>
          <w:tcPr>
            <w:tcW w:w="1210" w:type="dxa"/>
            <w:gridSpan w:val="2"/>
          </w:tcPr>
          <w:p w14:paraId="16554468" w14:textId="0C94F28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02E04C0" w14:textId="77777777" w:rsidR="008F2DC6" w:rsidRPr="00D30686" w:rsidRDefault="008F2DC6" w:rsidP="002C5340">
            <w:pPr>
              <w:spacing w:line="480" w:lineRule="auto"/>
              <w:jc w:val="center"/>
              <w:rPr>
                <w:rFonts w:eastAsia="Calibri" w:cs="Cordia New"/>
              </w:rPr>
            </w:pPr>
            <w:r w:rsidRPr="00D30686">
              <w:rPr>
                <w:rFonts w:eastAsia="Calibri" w:cs="Cordia New"/>
              </w:rPr>
              <w:t>7.9%</w:t>
            </w:r>
          </w:p>
        </w:tc>
        <w:tc>
          <w:tcPr>
            <w:tcW w:w="1210" w:type="dxa"/>
            <w:gridSpan w:val="2"/>
          </w:tcPr>
          <w:p w14:paraId="607911B7" w14:textId="1869546F" w:rsidR="008F2DC6" w:rsidRPr="00D30686" w:rsidRDefault="008F2DC6" w:rsidP="002C5340">
            <w:pPr>
              <w:spacing w:line="480" w:lineRule="auto"/>
              <w:jc w:val="center"/>
              <w:rPr>
                <w:rFonts w:eastAsia="Calibri" w:cs="Cordia New"/>
              </w:rPr>
            </w:pPr>
            <w:r w:rsidRPr="00D30686">
              <w:t>14</w:t>
            </w:r>
          </w:p>
        </w:tc>
        <w:tc>
          <w:tcPr>
            <w:tcW w:w="1210" w:type="dxa"/>
          </w:tcPr>
          <w:p w14:paraId="1FA97CC3" w14:textId="36FFB338" w:rsidR="008F2DC6" w:rsidRPr="00D30686" w:rsidRDefault="008F2DC6" w:rsidP="002C5340">
            <w:pPr>
              <w:spacing w:line="480" w:lineRule="auto"/>
              <w:jc w:val="center"/>
              <w:rPr>
                <w:rFonts w:eastAsia="Calibri" w:cs="Cordia New"/>
              </w:rPr>
            </w:pPr>
            <w:r w:rsidRPr="00D30686">
              <w:rPr>
                <w:rFonts w:eastAsia="Times New Roman" w:cs="Times New Roman"/>
                <w:lang w:val="fr-CA"/>
              </w:rPr>
              <w:t>11</w:t>
            </w:r>
          </w:p>
        </w:tc>
        <w:tc>
          <w:tcPr>
            <w:tcW w:w="1210" w:type="dxa"/>
            <w:gridSpan w:val="2"/>
          </w:tcPr>
          <w:p w14:paraId="4424122A" w14:textId="3326F072" w:rsidR="008F2DC6" w:rsidRPr="00D30686" w:rsidRDefault="008F2DC6" w:rsidP="002C5340">
            <w:pPr>
              <w:spacing w:line="480" w:lineRule="auto"/>
              <w:jc w:val="center"/>
              <w:rPr>
                <w:rFonts w:eastAsia="Calibri" w:cs="Cordia New"/>
              </w:rPr>
            </w:pPr>
            <w:r w:rsidRPr="00D30686">
              <w:rPr>
                <w:rFonts w:eastAsia="Calibri" w:cs="Cordia New"/>
              </w:rPr>
              <w:t>10.3</w:t>
            </w:r>
          </w:p>
        </w:tc>
        <w:tc>
          <w:tcPr>
            <w:tcW w:w="1210" w:type="dxa"/>
          </w:tcPr>
          <w:p w14:paraId="45766C25" w14:textId="321F94AA" w:rsidR="008F2DC6" w:rsidRPr="00D30686" w:rsidRDefault="008F2DC6" w:rsidP="002C5340">
            <w:pPr>
              <w:spacing w:line="480" w:lineRule="auto"/>
              <w:jc w:val="center"/>
              <w:rPr>
                <w:rFonts w:eastAsia="Calibri" w:cs="Cordia New"/>
              </w:rPr>
            </w:pPr>
            <w:r>
              <w:t xml:space="preserve">  3</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lastRenderedPageBreak/>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gridSpan w:val="2"/>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gridSpan w:val="2"/>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gridSpan w:val="2"/>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gridSpan w:val="2"/>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gridSpan w:val="2"/>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gridSpan w:val="2"/>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gridSpan w:val="2"/>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77777777" w:rsidR="008F2DC6" w:rsidRPr="00D30686" w:rsidRDefault="008F2DC6" w:rsidP="002C5340">
            <w:pPr>
              <w:spacing w:line="480" w:lineRule="auto"/>
              <w:jc w:val="center"/>
              <w:rPr>
                <w:rFonts w:eastAsia="Calibri" w:cs="Cordia New"/>
              </w:rPr>
            </w:pPr>
          </w:p>
        </w:tc>
        <w:tc>
          <w:tcPr>
            <w:tcW w:w="1210" w:type="dxa"/>
            <w:gridSpan w:val="2"/>
          </w:tcPr>
          <w:p w14:paraId="40D8F968" w14:textId="796FC91D" w:rsidR="008F2DC6" w:rsidRPr="00D30686" w:rsidRDefault="008F2DC6" w:rsidP="002C5340">
            <w:pPr>
              <w:spacing w:line="480" w:lineRule="auto"/>
              <w:jc w:val="center"/>
              <w:rPr>
                <w:rFonts w:eastAsia="Calibri" w:cs="Cordia New"/>
              </w:rPr>
            </w:pPr>
            <w:r w:rsidRPr="00D30686">
              <w:rPr>
                <w:rFonts w:eastAsia="Calibri" w:cs="Cordia New"/>
              </w:rPr>
              <w:t>0.83(.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gridSpan w:val="2"/>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gridSpan w:val="2"/>
          </w:tcPr>
          <w:p w14:paraId="2277FEEE" w14:textId="049CC4BF" w:rsidR="008F2DC6" w:rsidRPr="00D30686" w:rsidRDefault="008F2DC6" w:rsidP="002C5340">
            <w:pPr>
              <w:spacing w:line="480" w:lineRule="auto"/>
              <w:jc w:val="center"/>
              <w:rPr>
                <w:rFonts w:eastAsia="Calibri" w:cs="Cordia New"/>
              </w:rPr>
            </w:pPr>
            <w:r w:rsidRPr="00D30686">
              <w:t>0.65(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gridSpan w:val="2"/>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gridSpan w:val="2"/>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gridSpan w:val="2"/>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gridSpan w:val="2"/>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gridSpan w:val="2"/>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8F2DC6" w:rsidRPr="00D30686" w14:paraId="181223AD" w14:textId="2CE68A69" w:rsidTr="002C5340">
        <w:tc>
          <w:tcPr>
            <w:tcW w:w="2767" w:type="dxa"/>
          </w:tcPr>
          <w:p w14:paraId="3C928278" w14:textId="77777777" w:rsidR="008F2DC6" w:rsidRPr="00D30686" w:rsidRDefault="008F2DC6" w:rsidP="002C5340">
            <w:pPr>
              <w:spacing w:line="480" w:lineRule="auto"/>
              <w:jc w:val="center"/>
              <w:rPr>
                <w:rFonts w:eastAsia="Calibri" w:cs="Cordia New"/>
              </w:rPr>
            </w:pPr>
            <w:r w:rsidRPr="00D30686">
              <w:rPr>
                <w:rFonts w:eastAsia="Calibri" w:cs="Cordia New"/>
              </w:rPr>
              <w:t>Retention to final wave (%)</w:t>
            </w:r>
          </w:p>
        </w:tc>
        <w:tc>
          <w:tcPr>
            <w:tcW w:w="1210" w:type="dxa"/>
          </w:tcPr>
          <w:p w14:paraId="5BA41BDF" w14:textId="77777777" w:rsidR="008F2DC6" w:rsidRPr="00D30686" w:rsidRDefault="008F2DC6" w:rsidP="002C5340">
            <w:pPr>
              <w:spacing w:line="480" w:lineRule="auto"/>
              <w:jc w:val="center"/>
            </w:pPr>
            <w:r w:rsidRPr="00D30686">
              <w:t>NA</w:t>
            </w:r>
          </w:p>
        </w:tc>
        <w:tc>
          <w:tcPr>
            <w:tcW w:w="1210" w:type="dxa"/>
            <w:gridSpan w:val="2"/>
          </w:tcPr>
          <w:p w14:paraId="41CE1187" w14:textId="77777777" w:rsidR="008F2DC6" w:rsidRPr="00D30686" w:rsidRDefault="008F2DC6" w:rsidP="002C5340">
            <w:pPr>
              <w:spacing w:line="480" w:lineRule="auto"/>
              <w:jc w:val="center"/>
              <w:rPr>
                <w:rFonts w:eastAsia="Calibri" w:cs="Cordia New"/>
              </w:rPr>
            </w:pPr>
          </w:p>
        </w:tc>
        <w:tc>
          <w:tcPr>
            <w:tcW w:w="1210" w:type="dxa"/>
          </w:tcPr>
          <w:p w14:paraId="198347E1" w14:textId="77777777" w:rsidR="008F2DC6" w:rsidRPr="00D30686" w:rsidRDefault="008F2DC6" w:rsidP="002C5340">
            <w:pPr>
              <w:spacing w:line="480" w:lineRule="auto"/>
              <w:jc w:val="center"/>
              <w:rPr>
                <w:rFonts w:eastAsia="Calibri" w:cs="Cordia New"/>
              </w:rPr>
            </w:pPr>
          </w:p>
        </w:tc>
        <w:tc>
          <w:tcPr>
            <w:tcW w:w="1210" w:type="dxa"/>
            <w:gridSpan w:val="2"/>
          </w:tcPr>
          <w:p w14:paraId="5C69426D" w14:textId="77777777" w:rsidR="008F2DC6" w:rsidRPr="00D30686" w:rsidRDefault="008F2DC6" w:rsidP="002C5340">
            <w:pPr>
              <w:spacing w:line="480" w:lineRule="auto"/>
              <w:jc w:val="center"/>
              <w:rPr>
                <w:rFonts w:eastAsia="Calibri" w:cs="Cordia New"/>
              </w:rPr>
            </w:pPr>
          </w:p>
        </w:tc>
        <w:tc>
          <w:tcPr>
            <w:tcW w:w="1210" w:type="dxa"/>
          </w:tcPr>
          <w:p w14:paraId="4D263892" w14:textId="77777777" w:rsidR="008F2DC6" w:rsidRPr="00D30686" w:rsidRDefault="008F2DC6" w:rsidP="002C5340">
            <w:pPr>
              <w:spacing w:line="480" w:lineRule="auto"/>
              <w:jc w:val="center"/>
              <w:rPr>
                <w:rFonts w:eastAsia="Calibri" w:cs="Cordia New"/>
              </w:rPr>
            </w:pPr>
          </w:p>
        </w:tc>
        <w:tc>
          <w:tcPr>
            <w:tcW w:w="1210" w:type="dxa"/>
            <w:gridSpan w:val="2"/>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tcPr>
          <w:p w14:paraId="338253BA" w14:textId="77777777" w:rsidR="008F2DC6" w:rsidRPr="00D30686" w:rsidRDefault="008F2DC6" w:rsidP="002C5340">
            <w:pPr>
              <w:spacing w:line="480" w:lineRule="auto"/>
              <w:jc w:val="center"/>
              <w:rPr>
                <w:rFonts w:eastAsia="Calibri" w:cs="Cordia New"/>
              </w:rPr>
            </w:pPr>
          </w:p>
        </w:tc>
        <w:tc>
          <w:tcPr>
            <w:tcW w:w="1210" w:type="dxa"/>
            <w:gridSpan w:val="2"/>
          </w:tcPr>
          <w:p w14:paraId="29D2D3C0" w14:textId="66A2AD13" w:rsidR="008F2DC6" w:rsidRPr="00D30686" w:rsidRDefault="008F2DC6" w:rsidP="002C5340">
            <w:pPr>
              <w:spacing w:line="480" w:lineRule="auto"/>
              <w:jc w:val="center"/>
              <w:rPr>
                <w:rFonts w:eastAsia="Calibri" w:cs="Cordia New"/>
              </w:rPr>
            </w:pPr>
            <w:r w:rsidRPr="00D30686">
              <w:rPr>
                <w:rFonts w:eastAsia="Calibri" w:cs="Cordia New"/>
              </w:rPr>
              <w:t>32%</w:t>
            </w:r>
          </w:p>
        </w:tc>
        <w:tc>
          <w:tcPr>
            <w:tcW w:w="1210" w:type="dxa"/>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C5340">
        <w:tc>
          <w:tcPr>
            <w:tcW w:w="2767" w:type="dxa"/>
          </w:tcPr>
          <w:p w14:paraId="0AEF5CCC" w14:textId="77777777" w:rsidR="008F2DC6" w:rsidRPr="00D30686" w:rsidRDefault="008F2DC6" w:rsidP="002C5340">
            <w:pPr>
              <w:spacing w:line="480" w:lineRule="auto"/>
              <w:rPr>
                <w:rFonts w:eastAsia="Calibri" w:cs="Cordia New"/>
              </w:rPr>
            </w:pPr>
            <w:r w:rsidRPr="00D30686">
              <w:rPr>
                <w:rFonts w:eastAsia="Calibri" w:cs="Cordia New"/>
              </w:rPr>
              <w:t xml:space="preserve">   Representative sample</w:t>
            </w:r>
          </w:p>
        </w:tc>
        <w:tc>
          <w:tcPr>
            <w:tcW w:w="1210" w:type="dxa"/>
          </w:tcPr>
          <w:p w14:paraId="1BC7B363" w14:textId="77777777" w:rsidR="008F2DC6" w:rsidRPr="00D30686" w:rsidRDefault="008F2DC6" w:rsidP="002C5340">
            <w:pPr>
              <w:spacing w:line="480" w:lineRule="auto"/>
              <w:jc w:val="center"/>
            </w:pPr>
            <w:r w:rsidRPr="00D30686">
              <w:t>Yes</w:t>
            </w:r>
          </w:p>
        </w:tc>
        <w:tc>
          <w:tcPr>
            <w:tcW w:w="1210" w:type="dxa"/>
            <w:gridSpan w:val="2"/>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99A6866" w14:textId="77777777" w:rsidR="008F2DC6" w:rsidRPr="00D30686" w:rsidRDefault="008F2DC6" w:rsidP="002C5340">
            <w:pPr>
              <w:spacing w:line="480" w:lineRule="auto"/>
              <w:jc w:val="center"/>
              <w:rPr>
                <w:rFonts w:eastAsia="Calibri" w:cs="Cordia New"/>
              </w:rPr>
            </w:pPr>
          </w:p>
        </w:tc>
        <w:tc>
          <w:tcPr>
            <w:tcW w:w="1210" w:type="dxa"/>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4F2FCAA0" w14:textId="77777777" w:rsidR="008F2DC6" w:rsidRPr="00D30686" w:rsidRDefault="008F2DC6" w:rsidP="002C5340">
            <w:pPr>
              <w:spacing w:line="480" w:lineRule="auto"/>
              <w:jc w:val="center"/>
              <w:rPr>
                <w:rFonts w:eastAsia="Calibri" w:cs="Cordia New"/>
              </w:rPr>
            </w:pPr>
          </w:p>
        </w:tc>
        <w:tc>
          <w:tcPr>
            <w:tcW w:w="1210" w:type="dxa"/>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gridSpan w:val="2"/>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10166FE1" w:rsidR="001951ED" w:rsidRPr="00D30686" w:rsidRDefault="001951ED" w:rsidP="002C5340">
            <w:pPr>
              <w:spacing w:line="480" w:lineRule="auto"/>
              <w:rPr>
                <w:rFonts w:eastAsia="Calibri" w:cs="Cordia New"/>
              </w:rPr>
            </w:pPr>
            <w:r>
              <w:rPr>
                <w:rFonts w:eastAsia="Calibri" w:cs="Cordia New"/>
              </w:rPr>
              <w:t xml:space="preserve">   Start year</w:t>
            </w:r>
          </w:p>
        </w:tc>
        <w:tc>
          <w:tcPr>
            <w:tcW w:w="1210" w:type="dxa"/>
          </w:tcPr>
          <w:p w14:paraId="5E268AA8" w14:textId="6A0E7443" w:rsidR="001951ED" w:rsidRPr="00D30686" w:rsidRDefault="0072546F" w:rsidP="002C5340">
            <w:pPr>
              <w:spacing w:line="480" w:lineRule="auto"/>
              <w:jc w:val="center"/>
            </w:pPr>
            <w:r>
              <w:t>1993</w:t>
            </w:r>
          </w:p>
        </w:tc>
        <w:tc>
          <w:tcPr>
            <w:tcW w:w="1210" w:type="dxa"/>
            <w:gridSpan w:val="2"/>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gridSpan w:val="2"/>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gridSpan w:val="2"/>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gridSpan w:val="2"/>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commentRangeStart w:id="8"/>
      <w:r>
        <w:lastRenderedPageBreak/>
        <w:t xml:space="preserve">Table 2. Physical </w:t>
      </w:r>
      <w:r w:rsidR="003534A8">
        <w:t>Capability</w:t>
      </w:r>
      <w:r>
        <w:t xml:space="preserve"> Variables </w:t>
      </w:r>
      <w:commentRangeEnd w:id="8"/>
      <w:r w:rsidR="003534A8">
        <w:rPr>
          <w:rStyle w:val="CommentReference"/>
        </w:rPr>
        <w:commentReference w:id="8"/>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commentRangeStart w:id="9"/>
            <w:r>
              <w:t xml:space="preserve">Pulmonary function    </w:t>
            </w:r>
            <w:r w:rsidR="009130B4">
              <w:t xml:space="preserve">  </w:t>
            </w:r>
            <w:r>
              <w:t>(FEV, PEF)</w:t>
            </w:r>
            <w:commentRangeEnd w:id="9"/>
            <w:r w:rsidR="009130B4">
              <w:rPr>
                <w:rStyle w:val="CommentReference"/>
              </w:rPr>
              <w:commentReference w:id="9"/>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7777777" w:rsidR="00A80061" w:rsidRDefault="00A80061" w:rsidP="002C5340">
            <w:pPr>
              <w:spacing w:line="480" w:lineRule="auto"/>
            </w:pPr>
            <w:r>
              <w:t>Maximum expiration of three trials, peak flow meter, taken 30s apart.</w:t>
            </w:r>
          </w:p>
        </w:tc>
        <w:tc>
          <w:tcPr>
            <w:tcW w:w="2639" w:type="dxa"/>
          </w:tcPr>
          <w:p w14:paraId="3E64B506" w14:textId="221896B3" w:rsidR="00A80061" w:rsidRDefault="00A80061" w:rsidP="009130B4">
            <w:pPr>
              <w:spacing w:line="480" w:lineRule="auto"/>
            </w:pPr>
            <w:r>
              <w:t xml:space="preserve">Walk 12 </w:t>
            </w:r>
            <w:proofErr w:type="spellStart"/>
            <w:r>
              <w:t>ft</w:t>
            </w:r>
            <w:proofErr w:type="spellEnd"/>
            <w:r>
              <w:t xml:space="preserve"> at usual pace on </w:t>
            </w:r>
            <w:proofErr w:type="spellStart"/>
            <w:r>
              <w:t>GAITRite</w:t>
            </w:r>
            <w:proofErr w:type="spellEnd"/>
            <w:r>
              <w:t xml:space="preserv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 xml:space="preserve">Maximum of three trials, </w:t>
            </w:r>
            <w:proofErr w:type="spellStart"/>
            <w:r>
              <w:t>Vitalograph</w:t>
            </w:r>
            <w:proofErr w:type="spellEnd"/>
            <w:r>
              <w:t xml:space="preserve">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 xml:space="preserve">Walk 8 </w:t>
            </w:r>
            <w:proofErr w:type="spellStart"/>
            <w:r>
              <w:t>ft</w:t>
            </w:r>
            <w:proofErr w:type="spellEnd"/>
            <w:r>
              <w:t xml:space="preserve">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77777777" w:rsidR="00A80061" w:rsidRDefault="00A80061" w:rsidP="002C5340">
            <w:pPr>
              <w:spacing w:line="480" w:lineRule="auto"/>
            </w:pPr>
            <w:r>
              <w:t xml:space="preserve">AVERAGE OR MAX force; 3 trials per hand (+2 practice); </w:t>
            </w:r>
            <w:proofErr w:type="spellStart"/>
            <w:r>
              <w:t>Vigorimeter</w:t>
            </w:r>
            <w:proofErr w:type="spellEnd"/>
            <w:r>
              <w:t xml:space="preserve"> (largest bulb) (kg</w:t>
            </w:r>
            <w:proofErr w:type="gramStart"/>
            <w:r>
              <w:t>??? )</w:t>
            </w:r>
            <w:proofErr w:type="gramEnd"/>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w:t>
            </w:r>
            <w:r>
              <w:lastRenderedPageBreak/>
              <w:t>gauged dynamometer adjusted to each hand (?)</w:t>
            </w:r>
          </w:p>
        </w:tc>
        <w:tc>
          <w:tcPr>
            <w:tcW w:w="2638" w:type="dxa"/>
          </w:tcPr>
          <w:p w14:paraId="47853D5D" w14:textId="77777777" w:rsidR="00A80061" w:rsidRDefault="00A80061" w:rsidP="002C5340">
            <w:pPr>
              <w:spacing w:line="480" w:lineRule="auto"/>
            </w:pPr>
            <w:r>
              <w:lastRenderedPageBreak/>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lastRenderedPageBreak/>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w:t>
            </w:r>
            <w:proofErr w:type="spellStart"/>
            <w:r>
              <w:t>lbs</w:t>
            </w:r>
            <w:proofErr w:type="spellEnd"/>
            <w:r>
              <w:t>)</w:t>
            </w:r>
          </w:p>
        </w:tc>
        <w:tc>
          <w:tcPr>
            <w:tcW w:w="2638" w:type="dxa"/>
          </w:tcPr>
          <w:p w14:paraId="0C79046A" w14:textId="77777777" w:rsidR="00A80061" w:rsidRDefault="00A80061" w:rsidP="002C5340">
            <w:pPr>
              <w:spacing w:line="480" w:lineRule="auto"/>
            </w:pPr>
            <w:r>
              <w:t xml:space="preserve">Average of two spirometer trials </w:t>
            </w:r>
            <w:r w:rsidRPr="003F62AA">
              <w:t>(</w:t>
            </w:r>
            <w:proofErr w:type="spellStart"/>
            <w:r w:rsidRPr="003F62AA">
              <w:t>MicroPlus</w:t>
            </w:r>
            <w:proofErr w:type="spellEnd"/>
            <w:r w:rsidRPr="003F62AA">
              <w:t xml:space="preserve"> Spirometer MS03, </w:t>
            </w:r>
            <w:proofErr w:type="spellStart"/>
            <w:r w:rsidRPr="003F62AA">
              <w:t>MicroMedical</w:t>
            </w:r>
            <w:proofErr w:type="spellEnd"/>
            <w:r w:rsidRPr="003F62AA">
              <w:t xml:space="preserve">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 xml:space="preserve">Average of maximum force,  3 trials per hand; Martin </w:t>
            </w:r>
            <w:proofErr w:type="spellStart"/>
            <w:r>
              <w:t>Vigorimeter</w:t>
            </w:r>
            <w:proofErr w:type="spellEnd"/>
            <w:r>
              <w:t xml:space="preserve">  (</w:t>
            </w:r>
            <w:proofErr w:type="spellStart"/>
            <w:r>
              <w:t>KPa</w:t>
            </w:r>
            <w:proofErr w:type="spellEnd"/>
            <w:r>
              <w:t>)</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753B6386" w14:textId="77777777" w:rsidR="00A80061" w:rsidRDefault="00A80061" w:rsidP="002C5340">
            <w:pPr>
              <w:spacing w:line="480" w:lineRule="auto"/>
            </w:pP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w:t>
            </w:r>
            <w:proofErr w:type="spellStart"/>
            <w:r>
              <w:t>Vigorimeter</w:t>
            </w:r>
            <w:proofErr w:type="spellEnd"/>
            <w:r>
              <w:t xml:space="preserve"> (</w:t>
            </w:r>
            <w:proofErr w:type="spellStart"/>
            <w:r>
              <w:t>lbs</w:t>
            </w:r>
            <w:proofErr w:type="spellEnd"/>
            <w:r>
              <w:t>/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77777777" w:rsidR="00A80061" w:rsidRPr="007F1C37" w:rsidRDefault="00A80061" w:rsidP="002C5340">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Forced expiratory volume during th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spirometer (</w:t>
            </w:r>
            <w:proofErr w:type="spellStart"/>
            <w:r w:rsidRPr="007F1C37">
              <w:rPr>
                <w:rFonts w:ascii="Calibri" w:hAnsi="Calibri" w:cs="Helvetica"/>
                <w:color w:val="333333"/>
                <w:shd w:val="clear" w:color="auto" w:fill="FFFFFF"/>
              </w:rPr>
              <w:t>Mijnhardt</w:t>
            </w:r>
            <w:proofErr w:type="spellEnd"/>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t>Bunnik</w:t>
            </w:r>
            <w:proofErr w:type="spellEnd"/>
            <w:r w:rsidRPr="007F1C37">
              <w:rPr>
                <w:rFonts w:ascii="Calibri" w:hAnsi="Calibri" w:cs="Helvetica"/>
                <w:color w:val="333333"/>
                <w:shd w:val="clear" w:color="auto" w:fill="FFFFFF"/>
              </w:rPr>
              <w:t xml:space="preserve">, The Netherlands) with subjects in seated </w:t>
            </w:r>
            <w:r w:rsidRPr="007F1C37">
              <w:rPr>
                <w:rFonts w:ascii="Calibri" w:hAnsi="Calibri" w:cs="Helvetica"/>
                <w:color w:val="333333"/>
                <w:shd w:val="clear" w:color="auto" w:fill="FFFFFF"/>
              </w:rPr>
              <w:lastRenderedPageBreak/>
              <w:t xml:space="preserve">position and nasal passages blocked with nose clips. At IPT3, 30% of subjects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proofErr w:type="spellStart"/>
            <w:r w:rsidRPr="007F1C37">
              <w:rPr>
                <w:rFonts w:ascii="Calibri" w:hAnsi="Calibri" w:cs="Helvetica"/>
                <w:color w:val="333333"/>
                <w:shd w:val="clear" w:color="auto" w:fill="FFFFFF"/>
              </w:rPr>
              <w:t>Vicatest</w:t>
            </w:r>
            <w:proofErr w:type="spellEnd"/>
            <w:r w:rsidRPr="007F1C37">
              <w:rPr>
                <w:rFonts w:ascii="Calibri" w:hAnsi="Calibri" w:cs="Helvetica"/>
                <w:color w:val="333333"/>
                <w:shd w:val="clear" w:color="auto" w:fill="FFFFFF"/>
              </w:rPr>
              <w:t xml:space="preserve">, th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ed a</w:t>
            </w:r>
            <w:r w:rsidRPr="007F1C37">
              <w:rPr>
                <w:rFonts w:ascii="Calibri" w:hAnsi="Calibri" w:cs="Helvetica"/>
                <w:color w:val="333333"/>
                <w:shd w:val="clear" w:color="auto" w:fill="FFFFFF"/>
              </w:rPr>
              <w:t xml:space="preserve"> portable ML 330 spirometer (</w:t>
            </w:r>
            <w:proofErr w:type="spellStart"/>
            <w:r w:rsidRPr="007F1C37">
              <w:rPr>
                <w:rFonts w:ascii="Calibri" w:hAnsi="Calibri" w:cs="Helvetica"/>
                <w:color w:val="333333"/>
                <w:shd w:val="clear" w:color="auto" w:fill="FFFFFF"/>
              </w:rPr>
              <w:t>Micor</w:t>
            </w:r>
            <w:proofErr w:type="spellEnd"/>
            <w:r w:rsidRPr="007F1C37">
              <w:rPr>
                <w:rFonts w:ascii="Calibri" w:hAnsi="Calibri" w:cs="Helvetica"/>
                <w:color w:val="333333"/>
                <w:shd w:val="clear" w:color="auto" w:fill="FFFFFF"/>
              </w:rPr>
              <w:t xml:space="preserve"> Medical, Kent, United Kingdom).</w:t>
            </w:r>
            <w:r>
              <w:t xml:space="preserve"> </w:t>
            </w:r>
            <w:r>
              <w:rPr>
                <w:rFonts w:ascii="Calibri" w:hAnsi="Calibri" w:cs="Helvetica"/>
                <w:color w:val="333333"/>
                <w:shd w:val="clear" w:color="auto" w:fill="FFFFFF"/>
              </w:rPr>
              <w:t>(BTPS =</w:t>
            </w:r>
            <w:r w:rsidRPr="007F1C37">
              <w:rPr>
                <w:rFonts w:ascii="Calibri" w:hAnsi="Calibri" w:cs="Helvetica"/>
                <w:color w:val="333333"/>
                <w:shd w:val="clear" w:color="auto" w:fill="FFFFFF"/>
              </w:rPr>
              <w:t>body temperature and pressure saturated with water vapor).</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2C5340">
      <w:pPr>
        <w:spacing w:line="36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2C5340">
            <w:pPr>
              <w:spacing w:line="36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2C5340">
            <w:pPr>
              <w:spacing w:line="36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E2900BC" w14:textId="77777777" w:rsidTr="008667F0">
        <w:trPr>
          <w:trHeight w:val="290"/>
        </w:trPr>
        <w:tc>
          <w:tcPr>
            <w:tcW w:w="900" w:type="dxa"/>
            <w:tcBorders>
              <w:top w:val="single" w:sz="4" w:space="0" w:color="auto"/>
              <w:left w:val="nil"/>
              <w:bottom w:val="nil"/>
              <w:right w:val="nil"/>
            </w:tcBorders>
            <w:noWrap/>
            <w:hideMark/>
          </w:tcPr>
          <w:p w14:paraId="699A10F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auto"/>
            <w:noWrap/>
            <w:vAlign w:val="bottom"/>
            <w:hideMark/>
          </w:tcPr>
          <w:p w14:paraId="5689AF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7B19889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9A8B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4CF5346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5E7D1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59618C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0E63EF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AE765C7"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A38553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28991D2" w14:textId="77777777" w:rsidTr="008667F0">
        <w:trPr>
          <w:trHeight w:val="290"/>
        </w:trPr>
        <w:tc>
          <w:tcPr>
            <w:tcW w:w="900" w:type="dxa"/>
            <w:tcBorders>
              <w:top w:val="nil"/>
              <w:left w:val="nil"/>
              <w:bottom w:val="nil"/>
              <w:right w:val="nil"/>
            </w:tcBorders>
            <w:noWrap/>
            <w:hideMark/>
          </w:tcPr>
          <w:p w14:paraId="760DEE28"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auto"/>
            <w:noWrap/>
            <w:vAlign w:val="bottom"/>
            <w:hideMark/>
          </w:tcPr>
          <w:p w14:paraId="0F7667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4C77D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2CB9312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79F03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p>
        </w:tc>
        <w:tc>
          <w:tcPr>
            <w:tcW w:w="936" w:type="dxa"/>
            <w:tcBorders>
              <w:top w:val="nil"/>
              <w:left w:val="nil"/>
              <w:bottom w:val="nil"/>
              <w:right w:val="nil"/>
            </w:tcBorders>
            <w:shd w:val="clear" w:color="000000" w:fill="F2F2F2"/>
            <w:noWrap/>
            <w:vAlign w:val="bottom"/>
            <w:hideMark/>
          </w:tcPr>
          <w:p w14:paraId="0A6855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5FAE8E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p>
        </w:tc>
        <w:tc>
          <w:tcPr>
            <w:tcW w:w="936" w:type="dxa"/>
            <w:tcBorders>
              <w:top w:val="nil"/>
              <w:left w:val="nil"/>
              <w:bottom w:val="nil"/>
              <w:right w:val="nil"/>
            </w:tcBorders>
            <w:shd w:val="clear" w:color="000000" w:fill="F2F2F2"/>
            <w:noWrap/>
            <w:vAlign w:val="bottom"/>
            <w:hideMark/>
          </w:tcPr>
          <w:p w14:paraId="46AFD9B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3F6970"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2BCDD7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F03EC57" w14:textId="77777777" w:rsidTr="008667F0">
        <w:trPr>
          <w:trHeight w:val="290"/>
        </w:trPr>
        <w:tc>
          <w:tcPr>
            <w:tcW w:w="900" w:type="dxa"/>
            <w:tcBorders>
              <w:top w:val="nil"/>
              <w:left w:val="nil"/>
              <w:bottom w:val="nil"/>
              <w:right w:val="nil"/>
            </w:tcBorders>
            <w:noWrap/>
            <w:hideMark/>
          </w:tcPr>
          <w:p w14:paraId="22AC12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auto"/>
            <w:noWrap/>
            <w:vAlign w:val="bottom"/>
            <w:hideMark/>
          </w:tcPr>
          <w:p w14:paraId="3E5B64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5336C3C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70138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4DBC21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p>
        </w:tc>
        <w:tc>
          <w:tcPr>
            <w:tcW w:w="936" w:type="dxa"/>
            <w:tcBorders>
              <w:top w:val="nil"/>
              <w:left w:val="nil"/>
              <w:bottom w:val="nil"/>
              <w:right w:val="nil"/>
            </w:tcBorders>
            <w:shd w:val="clear" w:color="000000" w:fill="F2F2F2"/>
            <w:noWrap/>
            <w:vAlign w:val="bottom"/>
            <w:hideMark/>
          </w:tcPr>
          <w:p w14:paraId="7DB1C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292CB0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1*</w:t>
            </w:r>
          </w:p>
        </w:tc>
        <w:tc>
          <w:tcPr>
            <w:tcW w:w="936" w:type="dxa"/>
            <w:tcBorders>
              <w:top w:val="nil"/>
              <w:left w:val="nil"/>
              <w:bottom w:val="nil"/>
              <w:right w:val="nil"/>
            </w:tcBorders>
            <w:shd w:val="clear" w:color="000000" w:fill="F2F2F2"/>
            <w:noWrap/>
            <w:vAlign w:val="bottom"/>
            <w:hideMark/>
          </w:tcPr>
          <w:p w14:paraId="328B71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A883E99"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47D6303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70B0D9EB" w14:textId="77777777" w:rsidTr="008667F0">
        <w:trPr>
          <w:trHeight w:val="290"/>
        </w:trPr>
        <w:tc>
          <w:tcPr>
            <w:tcW w:w="900" w:type="dxa"/>
            <w:tcBorders>
              <w:top w:val="nil"/>
              <w:left w:val="nil"/>
              <w:bottom w:val="nil"/>
              <w:right w:val="nil"/>
            </w:tcBorders>
            <w:noWrap/>
            <w:hideMark/>
          </w:tcPr>
          <w:p w14:paraId="548EC15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auto"/>
            <w:noWrap/>
            <w:vAlign w:val="bottom"/>
            <w:hideMark/>
          </w:tcPr>
          <w:p w14:paraId="039AEFB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69EABDD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D816E5E"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973EBC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F2842A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90C31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4A99812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DFCA4A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743" w:type="dxa"/>
            <w:tcBorders>
              <w:top w:val="nil"/>
              <w:left w:val="nil"/>
              <w:bottom w:val="nil"/>
              <w:right w:val="nil"/>
            </w:tcBorders>
            <w:shd w:val="clear" w:color="000000" w:fill="F2F2F2"/>
            <w:noWrap/>
            <w:vAlign w:val="bottom"/>
            <w:hideMark/>
          </w:tcPr>
          <w:p w14:paraId="6045CC0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6FAC033D" w14:textId="77777777" w:rsidTr="008667F0">
        <w:trPr>
          <w:trHeight w:val="290"/>
        </w:trPr>
        <w:tc>
          <w:tcPr>
            <w:tcW w:w="900" w:type="dxa"/>
            <w:tcBorders>
              <w:top w:val="nil"/>
              <w:left w:val="nil"/>
              <w:bottom w:val="nil"/>
              <w:right w:val="nil"/>
            </w:tcBorders>
            <w:noWrap/>
            <w:hideMark/>
          </w:tcPr>
          <w:p w14:paraId="4BA5011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auto"/>
            <w:noWrap/>
            <w:vAlign w:val="bottom"/>
            <w:hideMark/>
          </w:tcPr>
          <w:p w14:paraId="1428690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6D5169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6753373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7E7AA0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p>
        </w:tc>
        <w:tc>
          <w:tcPr>
            <w:tcW w:w="936" w:type="dxa"/>
            <w:tcBorders>
              <w:top w:val="nil"/>
              <w:left w:val="nil"/>
              <w:bottom w:val="nil"/>
              <w:right w:val="nil"/>
            </w:tcBorders>
            <w:shd w:val="clear" w:color="000000" w:fill="F2F2F2"/>
            <w:noWrap/>
            <w:vAlign w:val="bottom"/>
            <w:hideMark/>
          </w:tcPr>
          <w:p w14:paraId="41751F0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533CA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p>
        </w:tc>
        <w:tc>
          <w:tcPr>
            <w:tcW w:w="936" w:type="dxa"/>
            <w:tcBorders>
              <w:top w:val="nil"/>
              <w:left w:val="nil"/>
              <w:bottom w:val="nil"/>
              <w:right w:val="nil"/>
            </w:tcBorders>
            <w:shd w:val="clear" w:color="000000" w:fill="F2F2F2"/>
            <w:noWrap/>
            <w:vAlign w:val="bottom"/>
            <w:hideMark/>
          </w:tcPr>
          <w:p w14:paraId="6EF309B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CC98F04"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5B809A4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6C51DEEF" w14:textId="77777777" w:rsidTr="008667F0">
        <w:trPr>
          <w:trHeight w:val="290"/>
        </w:trPr>
        <w:tc>
          <w:tcPr>
            <w:tcW w:w="900" w:type="dxa"/>
            <w:tcBorders>
              <w:top w:val="nil"/>
              <w:left w:val="nil"/>
              <w:bottom w:val="nil"/>
              <w:right w:val="nil"/>
            </w:tcBorders>
            <w:noWrap/>
            <w:hideMark/>
          </w:tcPr>
          <w:p w14:paraId="35052CC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auto"/>
            <w:noWrap/>
            <w:vAlign w:val="bottom"/>
            <w:hideMark/>
          </w:tcPr>
          <w:p w14:paraId="2292A9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000000" w:fill="FCE4D6"/>
            <w:noWrap/>
            <w:vAlign w:val="bottom"/>
            <w:hideMark/>
          </w:tcPr>
          <w:p w14:paraId="6F8429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3C2DF4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A1823B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1B201F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A5A70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0*</w:t>
            </w:r>
          </w:p>
        </w:tc>
        <w:tc>
          <w:tcPr>
            <w:tcW w:w="936" w:type="dxa"/>
            <w:tcBorders>
              <w:top w:val="nil"/>
              <w:left w:val="nil"/>
              <w:bottom w:val="nil"/>
              <w:right w:val="nil"/>
            </w:tcBorders>
            <w:shd w:val="clear" w:color="000000" w:fill="F2F2F2"/>
            <w:noWrap/>
            <w:vAlign w:val="bottom"/>
            <w:hideMark/>
          </w:tcPr>
          <w:p w14:paraId="3A8B5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0E9E5EB5"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CA40B49"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AF3A282" w14:textId="77777777" w:rsidTr="008667F0">
        <w:trPr>
          <w:trHeight w:val="290"/>
        </w:trPr>
        <w:tc>
          <w:tcPr>
            <w:tcW w:w="900" w:type="dxa"/>
            <w:tcBorders>
              <w:top w:val="nil"/>
              <w:left w:val="nil"/>
              <w:bottom w:val="nil"/>
              <w:right w:val="nil"/>
            </w:tcBorders>
            <w:noWrap/>
            <w:hideMark/>
          </w:tcPr>
          <w:p w14:paraId="1BE27AED"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895" w:type="dxa"/>
            <w:tcBorders>
              <w:top w:val="nil"/>
              <w:left w:val="nil"/>
              <w:bottom w:val="nil"/>
              <w:right w:val="nil"/>
            </w:tcBorders>
            <w:shd w:val="clear" w:color="auto" w:fill="auto"/>
            <w:noWrap/>
            <w:vAlign w:val="bottom"/>
            <w:hideMark/>
          </w:tcPr>
          <w:p w14:paraId="5A9292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440D8E8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722BB2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A735BCD"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695B8F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E6A2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8*</w:t>
            </w:r>
          </w:p>
        </w:tc>
        <w:tc>
          <w:tcPr>
            <w:tcW w:w="936" w:type="dxa"/>
            <w:tcBorders>
              <w:top w:val="nil"/>
              <w:left w:val="nil"/>
              <w:bottom w:val="nil"/>
              <w:right w:val="nil"/>
            </w:tcBorders>
            <w:shd w:val="clear" w:color="000000" w:fill="F2F2F2"/>
            <w:noWrap/>
            <w:vAlign w:val="bottom"/>
            <w:hideMark/>
          </w:tcPr>
          <w:p w14:paraId="6302FA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0442E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p>
        </w:tc>
        <w:tc>
          <w:tcPr>
            <w:tcW w:w="743" w:type="dxa"/>
            <w:tcBorders>
              <w:top w:val="nil"/>
              <w:left w:val="nil"/>
              <w:bottom w:val="nil"/>
              <w:right w:val="nil"/>
            </w:tcBorders>
            <w:shd w:val="clear" w:color="000000" w:fill="F2F2F2"/>
            <w:noWrap/>
            <w:vAlign w:val="bottom"/>
            <w:hideMark/>
          </w:tcPr>
          <w:p w14:paraId="14EE09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270E173" w14:textId="77777777" w:rsidTr="008667F0">
        <w:trPr>
          <w:trHeight w:val="290"/>
        </w:trPr>
        <w:tc>
          <w:tcPr>
            <w:tcW w:w="900" w:type="dxa"/>
            <w:tcBorders>
              <w:top w:val="nil"/>
              <w:left w:val="nil"/>
              <w:bottom w:val="nil"/>
              <w:right w:val="nil"/>
            </w:tcBorders>
            <w:noWrap/>
            <w:hideMark/>
          </w:tcPr>
          <w:p w14:paraId="3FADF9D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auto"/>
            <w:noWrap/>
            <w:vAlign w:val="bottom"/>
            <w:hideMark/>
          </w:tcPr>
          <w:p w14:paraId="10578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9BC5FD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p>
        </w:tc>
        <w:tc>
          <w:tcPr>
            <w:tcW w:w="936" w:type="dxa"/>
            <w:tcBorders>
              <w:top w:val="nil"/>
              <w:left w:val="nil"/>
              <w:bottom w:val="nil"/>
              <w:right w:val="nil"/>
            </w:tcBorders>
            <w:shd w:val="clear" w:color="000000" w:fill="F2F2F2"/>
            <w:noWrap/>
            <w:vAlign w:val="bottom"/>
            <w:hideMark/>
          </w:tcPr>
          <w:p w14:paraId="1AB5FEF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530342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9*</w:t>
            </w:r>
          </w:p>
        </w:tc>
        <w:tc>
          <w:tcPr>
            <w:tcW w:w="936" w:type="dxa"/>
            <w:tcBorders>
              <w:top w:val="nil"/>
              <w:left w:val="nil"/>
              <w:bottom w:val="nil"/>
              <w:right w:val="nil"/>
            </w:tcBorders>
            <w:shd w:val="clear" w:color="000000" w:fill="F2F2F2"/>
            <w:noWrap/>
            <w:vAlign w:val="bottom"/>
            <w:hideMark/>
          </w:tcPr>
          <w:p w14:paraId="3F1E7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E5B833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3*</w:t>
            </w:r>
          </w:p>
        </w:tc>
        <w:tc>
          <w:tcPr>
            <w:tcW w:w="936" w:type="dxa"/>
            <w:tcBorders>
              <w:top w:val="nil"/>
              <w:left w:val="nil"/>
              <w:bottom w:val="nil"/>
              <w:right w:val="nil"/>
            </w:tcBorders>
            <w:shd w:val="clear" w:color="000000" w:fill="F2F2F2"/>
            <w:noWrap/>
            <w:vAlign w:val="bottom"/>
            <w:hideMark/>
          </w:tcPr>
          <w:p w14:paraId="67C6B16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4C9061A8"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59FF4E6F"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849E808" w14:textId="77777777" w:rsidTr="008667F0">
        <w:trPr>
          <w:trHeight w:val="290"/>
        </w:trPr>
        <w:tc>
          <w:tcPr>
            <w:tcW w:w="900" w:type="dxa"/>
            <w:tcBorders>
              <w:top w:val="nil"/>
              <w:left w:val="nil"/>
              <w:bottom w:val="single" w:sz="4" w:space="0" w:color="auto"/>
              <w:right w:val="nil"/>
            </w:tcBorders>
            <w:noWrap/>
            <w:hideMark/>
          </w:tcPr>
          <w:p w14:paraId="2F85CC8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auto"/>
            <w:noWrap/>
            <w:vAlign w:val="bottom"/>
            <w:hideMark/>
          </w:tcPr>
          <w:p w14:paraId="3B04F38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48000FC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8*</w:t>
            </w:r>
          </w:p>
        </w:tc>
        <w:tc>
          <w:tcPr>
            <w:tcW w:w="936" w:type="dxa"/>
            <w:tcBorders>
              <w:top w:val="nil"/>
              <w:left w:val="nil"/>
              <w:bottom w:val="single" w:sz="4" w:space="0" w:color="auto"/>
              <w:right w:val="nil"/>
            </w:tcBorders>
            <w:shd w:val="clear" w:color="000000" w:fill="F2F2F2"/>
            <w:noWrap/>
            <w:vAlign w:val="bottom"/>
            <w:hideMark/>
          </w:tcPr>
          <w:p w14:paraId="456A684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auto" w:fill="auto"/>
            <w:noWrap/>
            <w:vAlign w:val="bottom"/>
            <w:hideMark/>
          </w:tcPr>
          <w:p w14:paraId="1E2EAEC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2F2F2"/>
            <w:noWrap/>
            <w:vAlign w:val="bottom"/>
            <w:hideMark/>
          </w:tcPr>
          <w:p w14:paraId="7FF4CDD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6D8A2D2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8*</w:t>
            </w:r>
          </w:p>
        </w:tc>
        <w:tc>
          <w:tcPr>
            <w:tcW w:w="936" w:type="dxa"/>
            <w:tcBorders>
              <w:top w:val="nil"/>
              <w:left w:val="nil"/>
              <w:bottom w:val="single" w:sz="4" w:space="0" w:color="auto"/>
              <w:right w:val="nil"/>
            </w:tcBorders>
            <w:shd w:val="clear" w:color="000000" w:fill="F2F2F2"/>
            <w:noWrap/>
            <w:vAlign w:val="bottom"/>
            <w:hideMark/>
          </w:tcPr>
          <w:p w14:paraId="68F37F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072D43E"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30452930"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765773B0" w14:textId="77777777" w:rsidR="00A80061" w:rsidRPr="000470B5" w:rsidRDefault="00A80061" w:rsidP="002C5340">
      <w:pPr>
        <w:spacing w:line="360" w:lineRule="auto"/>
      </w:pPr>
      <w:r w:rsidRPr="000470B5">
        <w:t>Note: * p &lt; 0.05</w:t>
      </w:r>
    </w:p>
    <w:p w14:paraId="13FE1FA6" w14:textId="77777777" w:rsidR="00A80061" w:rsidRPr="00977CB4" w:rsidRDefault="00A80061" w:rsidP="002C5340">
      <w:pPr>
        <w:spacing w:line="360" w:lineRule="auto"/>
      </w:pPr>
      <w:r w:rsidRPr="00977CB4">
        <w:rPr>
          <w:highlight w:val="yellow"/>
        </w:rPr>
        <w:t xml:space="preserve">&gt;&gt;&gt; </w:t>
      </w:r>
      <w:proofErr w:type="gramStart"/>
      <w:r w:rsidRPr="00977CB4">
        <w:rPr>
          <w:highlight w:val="yellow"/>
        </w:rPr>
        <w:t>exact</w:t>
      </w:r>
      <w:proofErr w:type="gramEnd"/>
      <w:r w:rsidRPr="00977CB4">
        <w:rPr>
          <w:highlight w:val="yellow"/>
        </w:rPr>
        <w:t xml:space="preserve"> p values will be added to these tables as well</w:t>
      </w:r>
    </w:p>
    <w:p w14:paraId="1710EEC3" w14:textId="77777777" w:rsidR="00A80061" w:rsidRPr="000470B5" w:rsidRDefault="00A80061" w:rsidP="002C5340">
      <w:pPr>
        <w:spacing w:line="360" w:lineRule="auto"/>
      </w:pPr>
      <w:r w:rsidRPr="00977CB4">
        <w:rPr>
          <w:highlight w:val="yellow"/>
        </w:rPr>
        <w:t>[</w:t>
      </w:r>
      <w:proofErr w:type="spellStart"/>
      <w:r w:rsidRPr="00977CB4">
        <w:rPr>
          <w:highlight w:val="yellow"/>
        </w:rPr>
        <w:t>Colours</w:t>
      </w:r>
      <w:proofErr w:type="spellEnd"/>
      <w:r w:rsidRPr="00977CB4">
        <w:rPr>
          <w:highlight w:val="yellow"/>
        </w:rPr>
        <w:t xml:space="preserve"> are just to make these easier to look at for now, all peach (salmon?) will be replaced by *.]</w:t>
      </w:r>
    </w:p>
    <w:p w14:paraId="5FDB34EA" w14:textId="6608E231" w:rsidR="00A80061" w:rsidRPr="000470B5" w:rsidRDefault="00A80061" w:rsidP="002C5340">
      <w:pPr>
        <w:spacing w:line="36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516AFB88" w14:textId="77777777" w:rsidTr="008667F0">
        <w:trPr>
          <w:trHeight w:val="290"/>
        </w:trPr>
        <w:tc>
          <w:tcPr>
            <w:tcW w:w="1075" w:type="dxa"/>
            <w:tcBorders>
              <w:top w:val="single" w:sz="4" w:space="0" w:color="auto"/>
              <w:left w:val="nil"/>
              <w:bottom w:val="nil"/>
              <w:right w:val="nil"/>
            </w:tcBorders>
            <w:noWrap/>
            <w:hideMark/>
          </w:tcPr>
          <w:p w14:paraId="2F14A0D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56B04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35A570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6D76B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314BAB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3EF5FF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CE4D6"/>
            <w:noWrap/>
            <w:vAlign w:val="bottom"/>
            <w:hideMark/>
          </w:tcPr>
          <w:p w14:paraId="7E49945D" w14:textId="3C507ECA"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7CDABE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848509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6949DB3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5948B8F" w14:textId="77777777" w:rsidTr="008667F0">
        <w:trPr>
          <w:trHeight w:val="290"/>
        </w:trPr>
        <w:tc>
          <w:tcPr>
            <w:tcW w:w="1075" w:type="dxa"/>
            <w:tcBorders>
              <w:top w:val="nil"/>
              <w:left w:val="nil"/>
              <w:bottom w:val="nil"/>
              <w:right w:val="nil"/>
            </w:tcBorders>
            <w:noWrap/>
            <w:hideMark/>
          </w:tcPr>
          <w:p w14:paraId="10407F9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56BFFB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6B3D5E2D" w14:textId="6BE1FD9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52D0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001A2960" w14:textId="7075B1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6B1F18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738BEE4F" w14:textId="771CCE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A42373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394DF51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EC0CD65"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F4A6F0" w14:textId="77777777" w:rsidTr="008667F0">
        <w:trPr>
          <w:trHeight w:val="290"/>
        </w:trPr>
        <w:tc>
          <w:tcPr>
            <w:tcW w:w="1075" w:type="dxa"/>
            <w:tcBorders>
              <w:top w:val="nil"/>
              <w:left w:val="nil"/>
              <w:bottom w:val="nil"/>
              <w:right w:val="nil"/>
            </w:tcBorders>
            <w:shd w:val="clear" w:color="auto" w:fill="auto"/>
            <w:noWrap/>
            <w:hideMark/>
          </w:tcPr>
          <w:p w14:paraId="6EBACE2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0F82B8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24E84CC3" w14:textId="57C9C51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7ED5A1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49E51C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28B3F2E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1A7B00FB" w14:textId="271D353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E16E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25281D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024C736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26F0B1F2" w14:textId="77777777" w:rsidTr="008667F0">
        <w:trPr>
          <w:trHeight w:val="290"/>
        </w:trPr>
        <w:tc>
          <w:tcPr>
            <w:tcW w:w="1075" w:type="dxa"/>
            <w:tcBorders>
              <w:top w:val="nil"/>
              <w:left w:val="nil"/>
              <w:bottom w:val="nil"/>
              <w:right w:val="nil"/>
            </w:tcBorders>
            <w:shd w:val="clear" w:color="auto" w:fill="auto"/>
            <w:noWrap/>
            <w:hideMark/>
          </w:tcPr>
          <w:p w14:paraId="49B521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4D5F3D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EF79CF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5C4CF21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EEF3D36"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0B0BFB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5BF8175"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ED648C8"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7DB31458" w14:textId="097C0B9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5A205F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6D9F516D" w14:textId="77777777" w:rsidTr="008667F0">
        <w:trPr>
          <w:trHeight w:val="290"/>
        </w:trPr>
        <w:tc>
          <w:tcPr>
            <w:tcW w:w="1075" w:type="dxa"/>
            <w:tcBorders>
              <w:top w:val="nil"/>
              <w:left w:val="nil"/>
              <w:bottom w:val="nil"/>
              <w:right w:val="nil"/>
            </w:tcBorders>
            <w:shd w:val="clear" w:color="auto" w:fill="auto"/>
            <w:noWrap/>
            <w:hideMark/>
          </w:tcPr>
          <w:p w14:paraId="7AE74DE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6A491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42719B94" w14:textId="729A274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6A5B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A38A217" w14:textId="6E14326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AF36E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61DA20FF" w14:textId="268F357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830B1C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4F1FE7CB"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160C36C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959FEFF" w14:textId="77777777" w:rsidTr="008667F0">
        <w:trPr>
          <w:trHeight w:val="290"/>
        </w:trPr>
        <w:tc>
          <w:tcPr>
            <w:tcW w:w="1075" w:type="dxa"/>
            <w:tcBorders>
              <w:top w:val="nil"/>
              <w:left w:val="nil"/>
              <w:bottom w:val="nil"/>
              <w:right w:val="nil"/>
            </w:tcBorders>
            <w:shd w:val="clear" w:color="auto" w:fill="auto"/>
            <w:noWrap/>
            <w:hideMark/>
          </w:tcPr>
          <w:p w14:paraId="1403C59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6FBF5F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1BBA26CA" w14:textId="1EE152D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F6EC9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682BB374" w14:textId="17DD83F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F9058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CE4D6"/>
            <w:noWrap/>
            <w:vAlign w:val="bottom"/>
            <w:hideMark/>
          </w:tcPr>
          <w:p w14:paraId="0F910464" w14:textId="5F027F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9621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343FBAF"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000000" w:fill="F2F2F2"/>
            <w:noWrap/>
            <w:vAlign w:val="bottom"/>
            <w:hideMark/>
          </w:tcPr>
          <w:p w14:paraId="721B38A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963E452" w14:textId="77777777" w:rsidTr="008667F0">
        <w:trPr>
          <w:trHeight w:val="290"/>
        </w:trPr>
        <w:tc>
          <w:tcPr>
            <w:tcW w:w="1075" w:type="dxa"/>
            <w:tcBorders>
              <w:top w:val="nil"/>
              <w:left w:val="nil"/>
              <w:bottom w:val="nil"/>
              <w:right w:val="nil"/>
            </w:tcBorders>
            <w:shd w:val="clear" w:color="auto" w:fill="auto"/>
            <w:noWrap/>
            <w:hideMark/>
          </w:tcPr>
          <w:p w14:paraId="2C982E51"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65359D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54E0CF4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F7C4F4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6EFB1084"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30B5861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EE64785" w14:textId="7DCF175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23529C6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3345C74C" w14:textId="76D50BD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743" w:type="dxa"/>
            <w:tcBorders>
              <w:top w:val="nil"/>
              <w:left w:val="nil"/>
              <w:bottom w:val="nil"/>
              <w:right w:val="nil"/>
            </w:tcBorders>
            <w:shd w:val="clear" w:color="000000" w:fill="F2F2F2"/>
            <w:noWrap/>
            <w:vAlign w:val="bottom"/>
            <w:hideMark/>
          </w:tcPr>
          <w:p w14:paraId="16FB7F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309846B0" w14:textId="77777777" w:rsidTr="008667F0">
        <w:trPr>
          <w:trHeight w:val="290"/>
        </w:trPr>
        <w:tc>
          <w:tcPr>
            <w:tcW w:w="1075" w:type="dxa"/>
            <w:tcBorders>
              <w:top w:val="nil"/>
              <w:left w:val="nil"/>
              <w:bottom w:val="nil"/>
              <w:right w:val="nil"/>
            </w:tcBorders>
            <w:shd w:val="clear" w:color="auto" w:fill="auto"/>
            <w:noWrap/>
            <w:hideMark/>
          </w:tcPr>
          <w:p w14:paraId="183B04B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B31B6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2D343A27" w14:textId="4533D4C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7A7AD3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06AD79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5</w:t>
            </w:r>
          </w:p>
        </w:tc>
        <w:tc>
          <w:tcPr>
            <w:tcW w:w="936" w:type="dxa"/>
            <w:tcBorders>
              <w:top w:val="nil"/>
              <w:left w:val="nil"/>
              <w:bottom w:val="nil"/>
              <w:right w:val="nil"/>
            </w:tcBorders>
            <w:shd w:val="clear" w:color="000000" w:fill="F2F2F2"/>
            <w:noWrap/>
            <w:vAlign w:val="bottom"/>
            <w:hideMark/>
          </w:tcPr>
          <w:p w14:paraId="48232DA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089C6200" w14:textId="0CC028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26862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98A6F4D" w14:textId="77777777" w:rsidR="00A80061" w:rsidRPr="000470B5" w:rsidRDefault="00A80061" w:rsidP="002C5340">
            <w:pPr>
              <w:spacing w:line="36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auto"/>
            <w:noWrap/>
            <w:vAlign w:val="bottom"/>
            <w:hideMark/>
          </w:tcPr>
          <w:p w14:paraId="3EDC9DA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0876EA6" w14:textId="77777777" w:rsidTr="008667F0">
        <w:trPr>
          <w:trHeight w:val="290"/>
        </w:trPr>
        <w:tc>
          <w:tcPr>
            <w:tcW w:w="1075" w:type="dxa"/>
            <w:tcBorders>
              <w:top w:val="nil"/>
              <w:left w:val="nil"/>
              <w:bottom w:val="single" w:sz="4" w:space="0" w:color="auto"/>
              <w:right w:val="nil"/>
            </w:tcBorders>
            <w:noWrap/>
            <w:hideMark/>
          </w:tcPr>
          <w:p w14:paraId="5CDCAAE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96098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4EF8928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w:t>
            </w:r>
          </w:p>
        </w:tc>
        <w:tc>
          <w:tcPr>
            <w:tcW w:w="936" w:type="dxa"/>
            <w:tcBorders>
              <w:top w:val="nil"/>
              <w:left w:val="nil"/>
              <w:bottom w:val="single" w:sz="4" w:space="0" w:color="auto"/>
              <w:right w:val="nil"/>
            </w:tcBorders>
            <w:shd w:val="clear" w:color="000000" w:fill="F2F2F2"/>
            <w:noWrap/>
            <w:vAlign w:val="bottom"/>
            <w:hideMark/>
          </w:tcPr>
          <w:p w14:paraId="311A230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52BDAEA9" w14:textId="281B59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9</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1E2664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57BA12A" w14:textId="42CB39FA"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22E2B88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ECCE4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auto"/>
            <w:noWrap/>
            <w:vAlign w:val="bottom"/>
            <w:hideMark/>
          </w:tcPr>
          <w:p w14:paraId="455CB48D"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36AC9F96" w14:textId="77777777" w:rsidR="00A80061" w:rsidRPr="000470B5" w:rsidRDefault="00A80061" w:rsidP="002C5340">
      <w:pPr>
        <w:spacing w:line="360" w:lineRule="auto"/>
      </w:pPr>
    </w:p>
    <w:p w14:paraId="13C8C482" w14:textId="77777777" w:rsidR="002C5340" w:rsidRDefault="002C5340">
      <w:r>
        <w:br w:type="page"/>
      </w:r>
    </w:p>
    <w:p w14:paraId="3347C117" w14:textId="00DD5E46" w:rsidR="00A80061" w:rsidRPr="000470B5" w:rsidRDefault="00A80061" w:rsidP="002C5340">
      <w:pPr>
        <w:spacing w:line="36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F934AB6" w14:textId="77777777" w:rsidTr="008667F0">
        <w:trPr>
          <w:trHeight w:val="290"/>
        </w:trPr>
        <w:tc>
          <w:tcPr>
            <w:tcW w:w="1075" w:type="dxa"/>
            <w:tcBorders>
              <w:top w:val="single" w:sz="4" w:space="0" w:color="auto"/>
              <w:left w:val="nil"/>
              <w:bottom w:val="nil"/>
              <w:right w:val="nil"/>
            </w:tcBorders>
            <w:noWrap/>
            <w:hideMark/>
          </w:tcPr>
          <w:p w14:paraId="66253A1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000000" w:fill="FCE4D6"/>
            <w:noWrap/>
            <w:vAlign w:val="bottom"/>
            <w:hideMark/>
          </w:tcPr>
          <w:p w14:paraId="5453C7CC" w14:textId="663470E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D24AD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315AAC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2144D2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CE4D6"/>
            <w:noWrap/>
            <w:vAlign w:val="bottom"/>
            <w:hideMark/>
          </w:tcPr>
          <w:p w14:paraId="685AEC0F" w14:textId="2A50FF0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8</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1EF1F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c>
          <w:tcPr>
            <w:tcW w:w="936" w:type="dxa"/>
            <w:tcBorders>
              <w:top w:val="nil"/>
              <w:left w:val="nil"/>
              <w:bottom w:val="nil"/>
              <w:right w:val="nil"/>
            </w:tcBorders>
            <w:shd w:val="clear" w:color="auto" w:fill="auto"/>
            <w:noWrap/>
            <w:vAlign w:val="bottom"/>
            <w:hideMark/>
          </w:tcPr>
          <w:p w14:paraId="55363806"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8D40EEF" w14:textId="77777777" w:rsidTr="008667F0">
        <w:trPr>
          <w:trHeight w:val="290"/>
        </w:trPr>
        <w:tc>
          <w:tcPr>
            <w:tcW w:w="1075" w:type="dxa"/>
            <w:tcBorders>
              <w:top w:val="nil"/>
              <w:left w:val="nil"/>
              <w:bottom w:val="nil"/>
              <w:right w:val="nil"/>
            </w:tcBorders>
            <w:noWrap/>
            <w:hideMark/>
          </w:tcPr>
          <w:p w14:paraId="40A5E4BC"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000000" w:fill="FCE4D6"/>
            <w:noWrap/>
            <w:vAlign w:val="bottom"/>
            <w:hideMark/>
          </w:tcPr>
          <w:p w14:paraId="6723A5E0" w14:textId="04DD1FE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5D9F7E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4ABD60CF" w14:textId="187FAE3B"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E37C34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1C4C8CF0" w14:textId="00553B5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w:t>
            </w:r>
            <w:r w:rsidR="004D0C2C">
              <w:rPr>
                <w:rFonts w:ascii="Calibri" w:hAnsi="Calibri"/>
                <w:color w:val="000000"/>
              </w:rPr>
              <w:t>0*</w:t>
            </w:r>
          </w:p>
        </w:tc>
        <w:tc>
          <w:tcPr>
            <w:tcW w:w="936" w:type="dxa"/>
            <w:tcBorders>
              <w:top w:val="nil"/>
              <w:left w:val="nil"/>
              <w:bottom w:val="nil"/>
              <w:right w:val="nil"/>
            </w:tcBorders>
            <w:shd w:val="clear" w:color="000000" w:fill="F2F2F2"/>
            <w:noWrap/>
            <w:vAlign w:val="bottom"/>
            <w:hideMark/>
          </w:tcPr>
          <w:p w14:paraId="3FC781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63BFA25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0A4822" w14:textId="77777777" w:rsidTr="008667F0">
        <w:trPr>
          <w:trHeight w:val="290"/>
        </w:trPr>
        <w:tc>
          <w:tcPr>
            <w:tcW w:w="1075" w:type="dxa"/>
            <w:tcBorders>
              <w:top w:val="nil"/>
              <w:left w:val="nil"/>
              <w:bottom w:val="nil"/>
              <w:right w:val="nil"/>
            </w:tcBorders>
            <w:noWrap/>
            <w:hideMark/>
          </w:tcPr>
          <w:p w14:paraId="4A4D990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45738431" w14:textId="75BD31F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w:t>
            </w:r>
            <w:r w:rsidR="00A80061" w:rsidRPr="000470B5">
              <w:rPr>
                <w:rFonts w:ascii="Calibri" w:hAnsi="Calibri"/>
                <w:color w:val="000000"/>
              </w:rPr>
              <w:t>8</w:t>
            </w:r>
            <w:r>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BA313A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3A35F54A" w14:textId="754BBD9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30FE90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46BA6E1" w14:textId="60D2331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40EDF0D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33C24B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67B9588" w14:textId="77777777" w:rsidTr="008667F0">
        <w:trPr>
          <w:trHeight w:val="290"/>
        </w:trPr>
        <w:tc>
          <w:tcPr>
            <w:tcW w:w="1075" w:type="dxa"/>
            <w:tcBorders>
              <w:top w:val="nil"/>
              <w:left w:val="nil"/>
              <w:bottom w:val="nil"/>
              <w:right w:val="nil"/>
            </w:tcBorders>
            <w:noWrap/>
            <w:hideMark/>
          </w:tcPr>
          <w:p w14:paraId="687DF865"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515FC48"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751E17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18192850" w14:textId="4DE99E16"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2C4C6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r>
      <w:tr w:rsidR="00A80061" w:rsidRPr="000470B5" w14:paraId="768D83F8" w14:textId="77777777" w:rsidTr="008667F0">
        <w:trPr>
          <w:trHeight w:val="290"/>
        </w:trPr>
        <w:tc>
          <w:tcPr>
            <w:tcW w:w="1075" w:type="dxa"/>
            <w:tcBorders>
              <w:top w:val="nil"/>
              <w:left w:val="nil"/>
              <w:bottom w:val="nil"/>
              <w:right w:val="nil"/>
            </w:tcBorders>
            <w:noWrap/>
            <w:hideMark/>
          </w:tcPr>
          <w:p w14:paraId="7E24703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000000" w:fill="FCE4D6"/>
            <w:noWrap/>
            <w:vAlign w:val="bottom"/>
            <w:hideMark/>
          </w:tcPr>
          <w:p w14:paraId="49F2ADF6" w14:textId="7632283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E089A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B20A0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1DCB665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1F22E0B1" w14:textId="7B00272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6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12B72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1090645"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83AEE62" w14:textId="77777777" w:rsidTr="008667F0">
        <w:trPr>
          <w:trHeight w:val="290"/>
        </w:trPr>
        <w:tc>
          <w:tcPr>
            <w:tcW w:w="1075" w:type="dxa"/>
            <w:tcBorders>
              <w:top w:val="nil"/>
              <w:left w:val="nil"/>
              <w:bottom w:val="nil"/>
              <w:right w:val="nil"/>
            </w:tcBorders>
            <w:noWrap/>
            <w:hideMark/>
          </w:tcPr>
          <w:p w14:paraId="2E0CB3C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12C1D9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8</w:t>
            </w:r>
          </w:p>
        </w:tc>
        <w:tc>
          <w:tcPr>
            <w:tcW w:w="936" w:type="dxa"/>
            <w:tcBorders>
              <w:top w:val="nil"/>
              <w:left w:val="nil"/>
              <w:bottom w:val="nil"/>
              <w:right w:val="nil"/>
            </w:tcBorders>
            <w:shd w:val="clear" w:color="000000" w:fill="F2F2F2"/>
            <w:noWrap/>
            <w:vAlign w:val="bottom"/>
            <w:hideMark/>
          </w:tcPr>
          <w:p w14:paraId="31B2677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438938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6</w:t>
            </w:r>
          </w:p>
        </w:tc>
        <w:tc>
          <w:tcPr>
            <w:tcW w:w="936" w:type="dxa"/>
            <w:tcBorders>
              <w:top w:val="nil"/>
              <w:left w:val="nil"/>
              <w:bottom w:val="nil"/>
              <w:right w:val="nil"/>
            </w:tcBorders>
            <w:shd w:val="clear" w:color="000000" w:fill="F2F2F2"/>
            <w:noWrap/>
            <w:vAlign w:val="bottom"/>
            <w:hideMark/>
          </w:tcPr>
          <w:p w14:paraId="298084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26ACFC6" w14:textId="7634DA50"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47*</w:t>
            </w:r>
          </w:p>
        </w:tc>
        <w:tc>
          <w:tcPr>
            <w:tcW w:w="936" w:type="dxa"/>
            <w:tcBorders>
              <w:top w:val="nil"/>
              <w:left w:val="nil"/>
              <w:bottom w:val="nil"/>
              <w:right w:val="nil"/>
            </w:tcBorders>
            <w:shd w:val="clear" w:color="000000" w:fill="F2F2F2"/>
            <w:noWrap/>
            <w:vAlign w:val="bottom"/>
            <w:hideMark/>
          </w:tcPr>
          <w:p w14:paraId="16B1A6A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8528E8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05743191" w14:textId="77777777" w:rsidTr="008667F0">
        <w:trPr>
          <w:trHeight w:val="290"/>
        </w:trPr>
        <w:tc>
          <w:tcPr>
            <w:tcW w:w="1075" w:type="dxa"/>
            <w:tcBorders>
              <w:top w:val="nil"/>
              <w:left w:val="nil"/>
              <w:bottom w:val="nil"/>
              <w:right w:val="nil"/>
            </w:tcBorders>
            <w:noWrap/>
            <w:hideMark/>
          </w:tcPr>
          <w:p w14:paraId="57D7D33B"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0DCF70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761F53F"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758EF26" w14:textId="34A58B9C"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9DB780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439925C6" w14:textId="166297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4AE6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4878728" w14:textId="77777777" w:rsidTr="008667F0">
        <w:trPr>
          <w:trHeight w:val="290"/>
        </w:trPr>
        <w:tc>
          <w:tcPr>
            <w:tcW w:w="1075" w:type="dxa"/>
            <w:tcBorders>
              <w:top w:val="nil"/>
              <w:left w:val="nil"/>
              <w:bottom w:val="nil"/>
              <w:right w:val="nil"/>
            </w:tcBorders>
            <w:noWrap/>
            <w:hideMark/>
          </w:tcPr>
          <w:p w14:paraId="559E287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000000" w:fill="FCE4D6"/>
            <w:noWrap/>
            <w:vAlign w:val="bottom"/>
            <w:hideMark/>
          </w:tcPr>
          <w:p w14:paraId="0358CAB9" w14:textId="21E369B3" w:rsidR="00A80061" w:rsidRPr="000470B5" w:rsidRDefault="004D0C2C" w:rsidP="002C5340">
            <w:pPr>
              <w:spacing w:line="36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000000" w:fill="F2F2F2"/>
            <w:noWrap/>
            <w:vAlign w:val="bottom"/>
            <w:hideMark/>
          </w:tcPr>
          <w:p w14:paraId="0065D8E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CE4D6"/>
            <w:noWrap/>
            <w:vAlign w:val="bottom"/>
            <w:hideMark/>
          </w:tcPr>
          <w:p w14:paraId="5E3DCFA8" w14:textId="6277D5C6" w:rsidR="00A80061" w:rsidRPr="000470B5" w:rsidRDefault="00A80061" w:rsidP="004D0C2C">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454486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306AA6F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3</w:t>
            </w:r>
          </w:p>
        </w:tc>
        <w:tc>
          <w:tcPr>
            <w:tcW w:w="936" w:type="dxa"/>
            <w:tcBorders>
              <w:top w:val="nil"/>
              <w:left w:val="nil"/>
              <w:bottom w:val="nil"/>
              <w:right w:val="nil"/>
            </w:tcBorders>
            <w:shd w:val="clear" w:color="000000" w:fill="F2F2F2"/>
            <w:noWrap/>
            <w:vAlign w:val="bottom"/>
            <w:hideMark/>
          </w:tcPr>
          <w:p w14:paraId="0694C5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1479C74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21203DD" w14:textId="77777777" w:rsidTr="008667F0">
        <w:trPr>
          <w:trHeight w:val="290"/>
        </w:trPr>
        <w:tc>
          <w:tcPr>
            <w:tcW w:w="1075" w:type="dxa"/>
            <w:tcBorders>
              <w:top w:val="nil"/>
              <w:left w:val="nil"/>
              <w:bottom w:val="single" w:sz="4" w:space="0" w:color="auto"/>
              <w:right w:val="nil"/>
            </w:tcBorders>
            <w:noWrap/>
            <w:hideMark/>
          </w:tcPr>
          <w:p w14:paraId="5E58AB0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000000" w:fill="FCE4D6"/>
            <w:noWrap/>
            <w:vAlign w:val="bottom"/>
            <w:hideMark/>
          </w:tcPr>
          <w:p w14:paraId="198627B0" w14:textId="61E7E66C" w:rsidR="00A80061" w:rsidRPr="000470B5" w:rsidRDefault="004D0C2C" w:rsidP="002C5340">
            <w:pPr>
              <w:spacing w:line="360" w:lineRule="auto"/>
              <w:jc w:val="right"/>
              <w:rPr>
                <w:rFonts w:ascii="Times New Roman" w:eastAsia="Times New Roman" w:hAnsi="Times New Roman" w:cs="Times New Roman"/>
                <w:sz w:val="20"/>
                <w:szCs w:val="20"/>
              </w:rPr>
            </w:pPr>
            <w:r>
              <w:rPr>
                <w:rFonts w:ascii="Calibri" w:hAnsi="Calibri"/>
                <w:color w:val="000000"/>
              </w:rPr>
              <w:t>0.35*</w:t>
            </w:r>
          </w:p>
        </w:tc>
        <w:tc>
          <w:tcPr>
            <w:tcW w:w="936" w:type="dxa"/>
            <w:tcBorders>
              <w:top w:val="nil"/>
              <w:left w:val="nil"/>
              <w:bottom w:val="single" w:sz="4" w:space="0" w:color="auto"/>
              <w:right w:val="nil"/>
            </w:tcBorders>
            <w:shd w:val="clear" w:color="000000" w:fill="F2F2F2"/>
            <w:noWrap/>
            <w:vAlign w:val="bottom"/>
            <w:hideMark/>
          </w:tcPr>
          <w:p w14:paraId="4AAD4BF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754882C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2F2F2"/>
            <w:noWrap/>
            <w:vAlign w:val="bottom"/>
            <w:hideMark/>
          </w:tcPr>
          <w:p w14:paraId="79CDAE4F"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2A4F88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2</w:t>
            </w:r>
          </w:p>
        </w:tc>
        <w:tc>
          <w:tcPr>
            <w:tcW w:w="936" w:type="dxa"/>
            <w:tcBorders>
              <w:top w:val="nil"/>
              <w:left w:val="nil"/>
              <w:bottom w:val="single" w:sz="4" w:space="0" w:color="auto"/>
              <w:right w:val="nil"/>
            </w:tcBorders>
            <w:shd w:val="clear" w:color="000000" w:fill="F2F2F2"/>
            <w:noWrap/>
            <w:vAlign w:val="bottom"/>
            <w:hideMark/>
          </w:tcPr>
          <w:p w14:paraId="6DDEEE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1C7D96D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482B1F75" w14:textId="77777777" w:rsidR="00A80061" w:rsidRPr="000470B5" w:rsidRDefault="00A80061" w:rsidP="002C5340">
      <w:pPr>
        <w:spacing w:line="360" w:lineRule="auto"/>
      </w:pPr>
    </w:p>
    <w:p w14:paraId="3962B41B" w14:textId="2377A702" w:rsidR="00A80061" w:rsidRPr="000470B5" w:rsidRDefault="00A80061" w:rsidP="002C5340">
      <w:pPr>
        <w:spacing w:line="36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6E3057B7" w14:textId="77777777" w:rsidTr="008667F0">
        <w:trPr>
          <w:trHeight w:val="290"/>
        </w:trPr>
        <w:tc>
          <w:tcPr>
            <w:tcW w:w="1075" w:type="dxa"/>
            <w:tcBorders>
              <w:top w:val="single" w:sz="4" w:space="0" w:color="auto"/>
              <w:left w:val="nil"/>
              <w:bottom w:val="nil"/>
              <w:right w:val="nil"/>
            </w:tcBorders>
            <w:noWrap/>
            <w:hideMark/>
          </w:tcPr>
          <w:p w14:paraId="2EE1782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000000" w:fill="FCE4D6"/>
            <w:noWrap/>
            <w:vAlign w:val="bottom"/>
            <w:hideMark/>
          </w:tcPr>
          <w:p w14:paraId="7A7FEC83" w14:textId="4B581E00"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8A155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0067543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0</w:t>
            </w:r>
          </w:p>
        </w:tc>
        <w:tc>
          <w:tcPr>
            <w:tcW w:w="936" w:type="dxa"/>
            <w:tcBorders>
              <w:top w:val="nil"/>
              <w:left w:val="nil"/>
              <w:bottom w:val="nil"/>
              <w:right w:val="nil"/>
            </w:tcBorders>
            <w:shd w:val="clear" w:color="000000" w:fill="F2F2F2"/>
            <w:noWrap/>
            <w:vAlign w:val="bottom"/>
            <w:hideMark/>
          </w:tcPr>
          <w:p w14:paraId="17161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4598DCF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p>
        </w:tc>
        <w:tc>
          <w:tcPr>
            <w:tcW w:w="936" w:type="dxa"/>
            <w:tcBorders>
              <w:top w:val="nil"/>
              <w:left w:val="nil"/>
              <w:bottom w:val="nil"/>
              <w:right w:val="nil"/>
            </w:tcBorders>
            <w:shd w:val="clear" w:color="000000" w:fill="F2F2F2"/>
            <w:noWrap/>
            <w:vAlign w:val="bottom"/>
            <w:hideMark/>
          </w:tcPr>
          <w:p w14:paraId="1461BFE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050B3073"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36F30E2" w14:textId="77777777" w:rsidTr="008667F0">
        <w:trPr>
          <w:trHeight w:val="290"/>
        </w:trPr>
        <w:tc>
          <w:tcPr>
            <w:tcW w:w="1075" w:type="dxa"/>
            <w:tcBorders>
              <w:top w:val="nil"/>
              <w:left w:val="nil"/>
              <w:bottom w:val="nil"/>
              <w:right w:val="nil"/>
            </w:tcBorders>
            <w:noWrap/>
            <w:hideMark/>
          </w:tcPr>
          <w:p w14:paraId="4FA1F48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000000" w:fill="FCE4D6"/>
            <w:noWrap/>
            <w:vAlign w:val="bottom"/>
            <w:hideMark/>
          </w:tcPr>
          <w:p w14:paraId="5BE2C423" w14:textId="0E83D0C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58B5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C88EF4E" w14:textId="5D89346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2</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C5185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CE4D6"/>
            <w:noWrap/>
            <w:vAlign w:val="bottom"/>
            <w:hideMark/>
          </w:tcPr>
          <w:p w14:paraId="3E7513C7" w14:textId="05B48E9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C8483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72B48C0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2FE45656" w14:textId="77777777" w:rsidTr="008667F0">
        <w:trPr>
          <w:trHeight w:val="290"/>
        </w:trPr>
        <w:tc>
          <w:tcPr>
            <w:tcW w:w="1075" w:type="dxa"/>
            <w:tcBorders>
              <w:top w:val="nil"/>
              <w:left w:val="nil"/>
              <w:bottom w:val="nil"/>
              <w:right w:val="nil"/>
            </w:tcBorders>
            <w:shd w:val="clear" w:color="auto" w:fill="auto"/>
            <w:noWrap/>
            <w:hideMark/>
          </w:tcPr>
          <w:p w14:paraId="0BB3475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000000" w:fill="FCE4D6"/>
            <w:noWrap/>
            <w:vAlign w:val="bottom"/>
            <w:hideMark/>
          </w:tcPr>
          <w:p w14:paraId="490FE607" w14:textId="71ED0F8C"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1F8643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3128C136" w14:textId="73AC91C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388EF7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7567CB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BFB814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A9C346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0DF9C4B1" w14:textId="77777777" w:rsidTr="008667F0">
        <w:trPr>
          <w:trHeight w:val="290"/>
        </w:trPr>
        <w:tc>
          <w:tcPr>
            <w:tcW w:w="1075" w:type="dxa"/>
            <w:tcBorders>
              <w:top w:val="nil"/>
              <w:left w:val="nil"/>
              <w:bottom w:val="nil"/>
              <w:right w:val="nil"/>
            </w:tcBorders>
            <w:shd w:val="clear" w:color="auto" w:fill="auto"/>
            <w:noWrap/>
            <w:hideMark/>
          </w:tcPr>
          <w:p w14:paraId="65D0FE0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C978D3C"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74EE35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55C666BF" w14:textId="5F5E87B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83</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37608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r>
      <w:tr w:rsidR="00A80061" w:rsidRPr="000470B5" w14:paraId="0DA8EAD7" w14:textId="77777777" w:rsidTr="008667F0">
        <w:trPr>
          <w:trHeight w:val="290"/>
        </w:trPr>
        <w:tc>
          <w:tcPr>
            <w:tcW w:w="1075" w:type="dxa"/>
            <w:tcBorders>
              <w:top w:val="nil"/>
              <w:left w:val="nil"/>
              <w:bottom w:val="nil"/>
              <w:right w:val="nil"/>
            </w:tcBorders>
            <w:shd w:val="clear" w:color="auto" w:fill="auto"/>
            <w:noWrap/>
            <w:hideMark/>
          </w:tcPr>
          <w:p w14:paraId="41FB7F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68611D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000000" w:fill="FCE4D6"/>
            <w:noWrap/>
            <w:vAlign w:val="bottom"/>
            <w:hideMark/>
          </w:tcPr>
          <w:p w14:paraId="70C5EEE0" w14:textId="2E7A62F9"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746A09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22EDE7B9" w14:textId="3E62A118"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57</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BDF73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CE4D6"/>
            <w:noWrap/>
            <w:vAlign w:val="bottom"/>
            <w:hideMark/>
          </w:tcPr>
          <w:p w14:paraId="666C759E" w14:textId="7ACF3F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9E91F2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auto" w:fill="auto"/>
            <w:noWrap/>
            <w:vAlign w:val="bottom"/>
            <w:hideMark/>
          </w:tcPr>
          <w:p w14:paraId="2F5D764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8EA05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4310D3A8" w14:textId="77777777" w:rsidTr="008667F0">
        <w:trPr>
          <w:trHeight w:val="290"/>
        </w:trPr>
        <w:tc>
          <w:tcPr>
            <w:tcW w:w="1075" w:type="dxa"/>
            <w:tcBorders>
              <w:top w:val="nil"/>
              <w:left w:val="nil"/>
              <w:bottom w:val="nil"/>
              <w:right w:val="nil"/>
            </w:tcBorders>
            <w:shd w:val="clear" w:color="auto" w:fill="auto"/>
            <w:noWrap/>
            <w:hideMark/>
          </w:tcPr>
          <w:p w14:paraId="2446026A"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CD75AD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000000" w:fill="FCE4D6"/>
            <w:noWrap/>
            <w:vAlign w:val="bottom"/>
            <w:hideMark/>
          </w:tcPr>
          <w:p w14:paraId="5CC51577" w14:textId="2833C0B4"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46</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0FD55FE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7CC18E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3BE4F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CE4D6"/>
            <w:noWrap/>
            <w:vAlign w:val="bottom"/>
            <w:hideMark/>
          </w:tcPr>
          <w:p w14:paraId="5AA1F6BC" w14:textId="7BC4DD8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2836E4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auto" w:fill="auto"/>
            <w:noWrap/>
            <w:vAlign w:val="bottom"/>
            <w:hideMark/>
          </w:tcPr>
          <w:p w14:paraId="572972E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C2ADA9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52D3B0F7" w14:textId="77777777" w:rsidTr="008667F0">
        <w:trPr>
          <w:trHeight w:val="290"/>
        </w:trPr>
        <w:tc>
          <w:tcPr>
            <w:tcW w:w="1075" w:type="dxa"/>
            <w:tcBorders>
              <w:top w:val="nil"/>
              <w:left w:val="nil"/>
              <w:bottom w:val="nil"/>
              <w:right w:val="nil"/>
            </w:tcBorders>
            <w:shd w:val="clear" w:color="auto" w:fill="auto"/>
            <w:noWrap/>
            <w:hideMark/>
          </w:tcPr>
          <w:p w14:paraId="7794B729"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1F4385A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7C6AFE8D"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FB471D7"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38802072"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6697900"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753C8B2" w14:textId="4A72985F"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5</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24472A6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CE4D6"/>
            <w:noWrap/>
            <w:vAlign w:val="bottom"/>
            <w:hideMark/>
          </w:tcPr>
          <w:p w14:paraId="5931C3A6" w14:textId="488A88F2"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4</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52B8D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0AC188DE" w14:textId="77777777" w:rsidTr="008667F0">
        <w:trPr>
          <w:trHeight w:val="290"/>
        </w:trPr>
        <w:tc>
          <w:tcPr>
            <w:tcW w:w="1075" w:type="dxa"/>
            <w:tcBorders>
              <w:top w:val="nil"/>
              <w:left w:val="nil"/>
              <w:bottom w:val="nil"/>
              <w:right w:val="nil"/>
            </w:tcBorders>
            <w:shd w:val="clear" w:color="auto" w:fill="auto"/>
            <w:noWrap/>
            <w:hideMark/>
          </w:tcPr>
          <w:p w14:paraId="1E38E7B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81E5E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000000" w:fill="FCE4D6"/>
            <w:noWrap/>
            <w:vAlign w:val="bottom"/>
            <w:hideMark/>
          </w:tcPr>
          <w:p w14:paraId="101F1A5A" w14:textId="64746F7D"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9</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442A63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5BEF7CA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0D8EB38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000000" w:fill="FCE4D6"/>
            <w:noWrap/>
            <w:vAlign w:val="bottom"/>
            <w:hideMark/>
          </w:tcPr>
          <w:p w14:paraId="3689B169" w14:textId="294C4DC1"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70</w:t>
            </w:r>
            <w:r w:rsidR="004D0C2C">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5B67D68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399E84B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15526E3"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r w:rsidR="00A80061" w:rsidRPr="000470B5" w14:paraId="158485BD" w14:textId="77777777" w:rsidTr="008667F0">
        <w:trPr>
          <w:trHeight w:val="290"/>
        </w:trPr>
        <w:tc>
          <w:tcPr>
            <w:tcW w:w="1075" w:type="dxa"/>
            <w:tcBorders>
              <w:top w:val="nil"/>
              <w:left w:val="nil"/>
              <w:bottom w:val="single" w:sz="4" w:space="0" w:color="auto"/>
              <w:right w:val="nil"/>
            </w:tcBorders>
            <w:noWrap/>
            <w:hideMark/>
          </w:tcPr>
          <w:p w14:paraId="3DAC5B2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000000" w:fill="FCE4D6"/>
            <w:noWrap/>
            <w:vAlign w:val="bottom"/>
            <w:hideMark/>
          </w:tcPr>
          <w:p w14:paraId="6EDC5936" w14:textId="61E5EDCB"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5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16576ED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CE4D6"/>
            <w:noWrap/>
            <w:vAlign w:val="bottom"/>
            <w:hideMark/>
          </w:tcPr>
          <w:p w14:paraId="3344229F" w14:textId="68CAE8F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67</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7F0F28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3</w:t>
            </w:r>
          </w:p>
        </w:tc>
        <w:tc>
          <w:tcPr>
            <w:tcW w:w="936" w:type="dxa"/>
            <w:tcBorders>
              <w:top w:val="nil"/>
              <w:left w:val="nil"/>
              <w:bottom w:val="single" w:sz="4" w:space="0" w:color="auto"/>
              <w:right w:val="nil"/>
            </w:tcBorders>
            <w:shd w:val="clear" w:color="000000" w:fill="FCE4D6"/>
            <w:noWrap/>
            <w:vAlign w:val="bottom"/>
            <w:hideMark/>
          </w:tcPr>
          <w:p w14:paraId="5195B4F5" w14:textId="6F4FA566"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35</w:t>
            </w:r>
            <w:r w:rsidR="004D0C2C">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774BFB82"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8FCA8A2"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r>
    </w:tbl>
    <w:p w14:paraId="180B64C7" w14:textId="77777777" w:rsidR="00A80061" w:rsidRPr="000470B5" w:rsidRDefault="00A80061" w:rsidP="002C5340">
      <w:pPr>
        <w:spacing w:line="360" w:lineRule="auto"/>
      </w:pPr>
    </w:p>
    <w:p w14:paraId="0825D3DA" w14:textId="77777777" w:rsidR="00A80061" w:rsidRPr="000470B5" w:rsidRDefault="00A80061" w:rsidP="002C5340">
      <w:pPr>
        <w:spacing w:line="360" w:lineRule="auto"/>
      </w:pPr>
      <w:r w:rsidRPr="000470B5">
        <w:br w:type="page"/>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23C43B00" w14:textId="77777777" w:rsidTr="008667F0">
        <w:trPr>
          <w:trHeight w:val="290"/>
        </w:trPr>
        <w:tc>
          <w:tcPr>
            <w:tcW w:w="1075" w:type="dxa"/>
            <w:tcBorders>
              <w:top w:val="single" w:sz="4" w:space="0" w:color="auto"/>
              <w:left w:val="nil"/>
              <w:bottom w:val="nil"/>
              <w:right w:val="nil"/>
            </w:tcBorders>
            <w:noWrap/>
            <w:hideMark/>
          </w:tcPr>
          <w:p w14:paraId="1BF8BAC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0219E9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14CEA35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565DCE5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67C202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000000" w:fill="F2F2F2"/>
            <w:noWrap/>
            <w:vAlign w:val="bottom"/>
            <w:hideMark/>
          </w:tcPr>
          <w:p w14:paraId="18E99DD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555A06A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79BEB0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auto" w:fill="auto"/>
            <w:noWrap/>
            <w:vAlign w:val="bottom"/>
            <w:hideMark/>
          </w:tcPr>
          <w:p w14:paraId="238EAAE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33F704E"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9A1518C" w14:textId="77777777" w:rsidTr="008667F0">
        <w:trPr>
          <w:trHeight w:val="290"/>
        </w:trPr>
        <w:tc>
          <w:tcPr>
            <w:tcW w:w="1075" w:type="dxa"/>
            <w:tcBorders>
              <w:top w:val="nil"/>
              <w:left w:val="nil"/>
              <w:bottom w:val="nil"/>
              <w:right w:val="nil"/>
            </w:tcBorders>
            <w:noWrap/>
            <w:hideMark/>
          </w:tcPr>
          <w:p w14:paraId="3A184099"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4F7300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09D3F8B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3F9297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28B9BC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88688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C2944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362C329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589D1DBF"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8B1B41"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6308FDCA" w14:textId="77777777" w:rsidTr="008667F0">
        <w:trPr>
          <w:trHeight w:val="290"/>
        </w:trPr>
        <w:tc>
          <w:tcPr>
            <w:tcW w:w="1075" w:type="dxa"/>
            <w:tcBorders>
              <w:top w:val="nil"/>
              <w:left w:val="nil"/>
              <w:bottom w:val="nil"/>
              <w:right w:val="nil"/>
            </w:tcBorders>
            <w:noWrap/>
            <w:hideMark/>
          </w:tcPr>
          <w:p w14:paraId="1CC245E6"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64003A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000000" w:fill="FCE4D6"/>
            <w:noWrap/>
            <w:vAlign w:val="bottom"/>
            <w:hideMark/>
          </w:tcPr>
          <w:p w14:paraId="77CF734A" w14:textId="18276C85"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6C86E7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E6A138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8</w:t>
            </w:r>
          </w:p>
        </w:tc>
        <w:tc>
          <w:tcPr>
            <w:tcW w:w="936" w:type="dxa"/>
            <w:tcBorders>
              <w:top w:val="nil"/>
              <w:left w:val="nil"/>
              <w:bottom w:val="nil"/>
              <w:right w:val="nil"/>
            </w:tcBorders>
            <w:shd w:val="clear" w:color="000000" w:fill="F2F2F2"/>
            <w:noWrap/>
            <w:vAlign w:val="bottom"/>
            <w:hideMark/>
          </w:tcPr>
          <w:p w14:paraId="167ADE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2B8CB4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65A0BA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77EB2E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2A15A10"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FB1D397" w14:textId="77777777" w:rsidTr="008667F0">
        <w:trPr>
          <w:trHeight w:val="290"/>
        </w:trPr>
        <w:tc>
          <w:tcPr>
            <w:tcW w:w="1075" w:type="dxa"/>
            <w:tcBorders>
              <w:top w:val="nil"/>
              <w:left w:val="nil"/>
              <w:bottom w:val="nil"/>
              <w:right w:val="nil"/>
            </w:tcBorders>
            <w:noWrap/>
            <w:hideMark/>
          </w:tcPr>
          <w:p w14:paraId="6AFD106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096A964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59142CC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606F2AF"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399115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23B3ADB"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54DADE3"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2014BE80"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6DCF09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0</w:t>
            </w:r>
          </w:p>
        </w:tc>
        <w:tc>
          <w:tcPr>
            <w:tcW w:w="936" w:type="dxa"/>
            <w:tcBorders>
              <w:top w:val="nil"/>
              <w:left w:val="nil"/>
              <w:bottom w:val="nil"/>
              <w:right w:val="nil"/>
            </w:tcBorders>
            <w:shd w:val="clear" w:color="000000" w:fill="F2F2F2"/>
            <w:noWrap/>
            <w:vAlign w:val="bottom"/>
            <w:hideMark/>
          </w:tcPr>
          <w:p w14:paraId="7506C49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7</w:t>
            </w:r>
          </w:p>
        </w:tc>
      </w:tr>
      <w:tr w:rsidR="00A80061" w:rsidRPr="000470B5" w14:paraId="0D101648" w14:textId="77777777" w:rsidTr="008667F0">
        <w:trPr>
          <w:trHeight w:val="290"/>
        </w:trPr>
        <w:tc>
          <w:tcPr>
            <w:tcW w:w="1075" w:type="dxa"/>
            <w:tcBorders>
              <w:top w:val="nil"/>
              <w:left w:val="nil"/>
              <w:bottom w:val="nil"/>
              <w:right w:val="nil"/>
            </w:tcBorders>
            <w:noWrap/>
            <w:hideMark/>
          </w:tcPr>
          <w:p w14:paraId="040F1AC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284073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2E165D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B1521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64B0091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058D36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AB2E46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3BF1BA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437C8FF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ABFCDB"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E99B6FC" w14:textId="77777777" w:rsidTr="008667F0">
        <w:trPr>
          <w:trHeight w:val="290"/>
        </w:trPr>
        <w:tc>
          <w:tcPr>
            <w:tcW w:w="1075" w:type="dxa"/>
            <w:tcBorders>
              <w:top w:val="nil"/>
              <w:left w:val="nil"/>
              <w:bottom w:val="nil"/>
              <w:right w:val="nil"/>
            </w:tcBorders>
            <w:noWrap/>
            <w:hideMark/>
          </w:tcPr>
          <w:p w14:paraId="3D338EE4"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7DFD864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50</w:t>
            </w:r>
          </w:p>
        </w:tc>
        <w:tc>
          <w:tcPr>
            <w:tcW w:w="936" w:type="dxa"/>
            <w:tcBorders>
              <w:top w:val="nil"/>
              <w:left w:val="nil"/>
              <w:bottom w:val="nil"/>
              <w:right w:val="nil"/>
            </w:tcBorders>
            <w:shd w:val="clear" w:color="auto" w:fill="auto"/>
            <w:noWrap/>
            <w:vAlign w:val="bottom"/>
            <w:hideMark/>
          </w:tcPr>
          <w:p w14:paraId="021586F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0EE7BA0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AD8618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0A2277B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757BB7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2BBF94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FA19B69"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5D3EF8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7FB22924" w14:textId="77777777" w:rsidTr="008667F0">
        <w:trPr>
          <w:trHeight w:val="290"/>
        </w:trPr>
        <w:tc>
          <w:tcPr>
            <w:tcW w:w="1075" w:type="dxa"/>
            <w:tcBorders>
              <w:top w:val="nil"/>
              <w:left w:val="nil"/>
              <w:bottom w:val="nil"/>
              <w:right w:val="nil"/>
            </w:tcBorders>
            <w:noWrap/>
            <w:hideMark/>
          </w:tcPr>
          <w:p w14:paraId="7A0DB55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7AF1C11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278A438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7E4DBC0D"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07344466"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B30B25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6361FF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35757D2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775032D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5ABC2A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2D5E312F" w14:textId="77777777" w:rsidTr="008667F0">
        <w:trPr>
          <w:trHeight w:val="290"/>
        </w:trPr>
        <w:tc>
          <w:tcPr>
            <w:tcW w:w="1075" w:type="dxa"/>
            <w:tcBorders>
              <w:top w:val="nil"/>
              <w:left w:val="nil"/>
              <w:bottom w:val="nil"/>
              <w:right w:val="nil"/>
            </w:tcBorders>
            <w:noWrap/>
            <w:hideMark/>
          </w:tcPr>
          <w:p w14:paraId="70E157D7"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0FF3C66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160FE5B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7AEB839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38239B2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4904380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1E55C7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7196D3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457EC578"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2B6A702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C9E8DE4" w14:textId="77777777" w:rsidTr="008667F0">
        <w:trPr>
          <w:trHeight w:val="290"/>
        </w:trPr>
        <w:tc>
          <w:tcPr>
            <w:tcW w:w="1075" w:type="dxa"/>
            <w:tcBorders>
              <w:top w:val="nil"/>
              <w:left w:val="nil"/>
              <w:bottom w:val="single" w:sz="4" w:space="0" w:color="auto"/>
              <w:right w:val="nil"/>
            </w:tcBorders>
            <w:noWrap/>
            <w:hideMark/>
          </w:tcPr>
          <w:p w14:paraId="1191B2D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D85AE2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2C75F6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4</w:t>
            </w:r>
          </w:p>
        </w:tc>
        <w:tc>
          <w:tcPr>
            <w:tcW w:w="936" w:type="dxa"/>
            <w:tcBorders>
              <w:top w:val="nil"/>
              <w:left w:val="nil"/>
              <w:bottom w:val="single" w:sz="4" w:space="0" w:color="auto"/>
              <w:right w:val="nil"/>
            </w:tcBorders>
            <w:shd w:val="clear" w:color="000000" w:fill="F2F2F2"/>
            <w:noWrap/>
            <w:vAlign w:val="bottom"/>
            <w:hideMark/>
          </w:tcPr>
          <w:p w14:paraId="4476479B"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CE4D6"/>
            <w:noWrap/>
            <w:vAlign w:val="bottom"/>
            <w:hideMark/>
          </w:tcPr>
          <w:p w14:paraId="08A5CD2B" w14:textId="3B7AF41F"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5</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5BBCA58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6F2689F3"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1</w:t>
            </w:r>
          </w:p>
        </w:tc>
        <w:tc>
          <w:tcPr>
            <w:tcW w:w="936" w:type="dxa"/>
            <w:tcBorders>
              <w:top w:val="nil"/>
              <w:left w:val="nil"/>
              <w:bottom w:val="single" w:sz="4" w:space="0" w:color="auto"/>
              <w:right w:val="nil"/>
            </w:tcBorders>
            <w:shd w:val="clear" w:color="000000" w:fill="F2F2F2"/>
            <w:noWrap/>
            <w:vAlign w:val="bottom"/>
            <w:hideMark/>
          </w:tcPr>
          <w:p w14:paraId="348716AE"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auto" w:fill="auto"/>
            <w:noWrap/>
            <w:vAlign w:val="bottom"/>
            <w:hideMark/>
          </w:tcPr>
          <w:p w14:paraId="3D7DDE2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20C0B9A4"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B617FB" w14:textId="77777777" w:rsidR="00A80061" w:rsidRPr="000470B5" w:rsidRDefault="00A80061" w:rsidP="002C5340">
      <w:pPr>
        <w:spacing w:line="360" w:lineRule="auto"/>
      </w:pPr>
    </w:p>
    <w:p w14:paraId="29C2BBD8" w14:textId="380E787E" w:rsidR="00A80061" w:rsidRPr="000470B5" w:rsidRDefault="00A80061" w:rsidP="002C5340">
      <w:pPr>
        <w:spacing w:line="36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2C5340">
            <w:pPr>
              <w:spacing w:line="36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2C5340">
            <w:pPr>
              <w:spacing w:line="36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2C5340">
            <w:pPr>
              <w:spacing w:line="36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2C5340">
            <w:pPr>
              <w:spacing w:line="36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2C5340">
            <w:pPr>
              <w:spacing w:line="36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2C5340">
            <w:pPr>
              <w:spacing w:line="36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2C5340">
            <w:pPr>
              <w:spacing w:line="36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2C5340">
            <w:pPr>
              <w:spacing w:line="36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A80061" w:rsidRPr="000470B5" w14:paraId="7935CAB7" w14:textId="77777777" w:rsidTr="008667F0">
        <w:trPr>
          <w:trHeight w:val="290"/>
        </w:trPr>
        <w:tc>
          <w:tcPr>
            <w:tcW w:w="1075" w:type="dxa"/>
            <w:tcBorders>
              <w:top w:val="single" w:sz="4" w:space="0" w:color="auto"/>
              <w:left w:val="nil"/>
              <w:bottom w:val="nil"/>
              <w:right w:val="nil"/>
            </w:tcBorders>
            <w:noWrap/>
            <w:hideMark/>
          </w:tcPr>
          <w:p w14:paraId="119FF4BF"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407CFC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15F1C42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76FDF91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08498555"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3</w:t>
            </w:r>
          </w:p>
        </w:tc>
        <w:tc>
          <w:tcPr>
            <w:tcW w:w="936" w:type="dxa"/>
            <w:tcBorders>
              <w:top w:val="nil"/>
              <w:left w:val="nil"/>
              <w:bottom w:val="nil"/>
              <w:right w:val="nil"/>
            </w:tcBorders>
            <w:shd w:val="clear" w:color="000000" w:fill="F2F2F2"/>
            <w:noWrap/>
            <w:vAlign w:val="bottom"/>
            <w:hideMark/>
          </w:tcPr>
          <w:p w14:paraId="078CB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3BE8A87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2</w:t>
            </w:r>
          </w:p>
        </w:tc>
        <w:tc>
          <w:tcPr>
            <w:tcW w:w="936" w:type="dxa"/>
            <w:tcBorders>
              <w:top w:val="nil"/>
              <w:left w:val="nil"/>
              <w:bottom w:val="nil"/>
              <w:right w:val="nil"/>
            </w:tcBorders>
            <w:shd w:val="clear" w:color="000000" w:fill="F2F2F2"/>
            <w:noWrap/>
            <w:vAlign w:val="bottom"/>
            <w:hideMark/>
          </w:tcPr>
          <w:p w14:paraId="6794BF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1</w:t>
            </w:r>
          </w:p>
        </w:tc>
        <w:tc>
          <w:tcPr>
            <w:tcW w:w="936" w:type="dxa"/>
            <w:tcBorders>
              <w:top w:val="nil"/>
              <w:left w:val="nil"/>
              <w:bottom w:val="nil"/>
              <w:right w:val="nil"/>
            </w:tcBorders>
            <w:shd w:val="clear" w:color="auto" w:fill="auto"/>
            <w:noWrap/>
            <w:vAlign w:val="bottom"/>
            <w:hideMark/>
          </w:tcPr>
          <w:p w14:paraId="5085F6B1"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E55B60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1E8165B2" w14:textId="77777777" w:rsidTr="008667F0">
        <w:trPr>
          <w:trHeight w:val="290"/>
        </w:trPr>
        <w:tc>
          <w:tcPr>
            <w:tcW w:w="1075" w:type="dxa"/>
            <w:tcBorders>
              <w:top w:val="nil"/>
              <w:left w:val="nil"/>
              <w:bottom w:val="nil"/>
              <w:right w:val="nil"/>
            </w:tcBorders>
            <w:noWrap/>
            <w:hideMark/>
          </w:tcPr>
          <w:p w14:paraId="1FAEBEF3"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0DE03C7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6E7D0A1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4DF99C5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7BEF195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1EACA5E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606573D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000000" w:fill="F2F2F2"/>
            <w:noWrap/>
            <w:vAlign w:val="bottom"/>
            <w:hideMark/>
          </w:tcPr>
          <w:p w14:paraId="2F1A1902"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2</w:t>
            </w:r>
          </w:p>
        </w:tc>
        <w:tc>
          <w:tcPr>
            <w:tcW w:w="936" w:type="dxa"/>
            <w:tcBorders>
              <w:top w:val="nil"/>
              <w:left w:val="nil"/>
              <w:bottom w:val="nil"/>
              <w:right w:val="nil"/>
            </w:tcBorders>
            <w:shd w:val="clear" w:color="auto" w:fill="auto"/>
            <w:noWrap/>
            <w:vAlign w:val="bottom"/>
            <w:hideMark/>
          </w:tcPr>
          <w:p w14:paraId="173E3F04"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A043566"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AFA696E" w14:textId="77777777" w:rsidTr="008667F0">
        <w:trPr>
          <w:trHeight w:val="290"/>
        </w:trPr>
        <w:tc>
          <w:tcPr>
            <w:tcW w:w="1075" w:type="dxa"/>
            <w:tcBorders>
              <w:top w:val="nil"/>
              <w:left w:val="nil"/>
              <w:bottom w:val="nil"/>
              <w:right w:val="nil"/>
            </w:tcBorders>
            <w:shd w:val="clear" w:color="auto" w:fill="auto"/>
            <w:noWrap/>
            <w:hideMark/>
          </w:tcPr>
          <w:p w14:paraId="652716C2"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27A0FA0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auto"/>
            <w:noWrap/>
            <w:vAlign w:val="bottom"/>
            <w:hideMark/>
          </w:tcPr>
          <w:p w14:paraId="65A59BF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5C308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4BDE1C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2</w:t>
            </w:r>
          </w:p>
        </w:tc>
        <w:tc>
          <w:tcPr>
            <w:tcW w:w="936" w:type="dxa"/>
            <w:tcBorders>
              <w:top w:val="nil"/>
              <w:left w:val="nil"/>
              <w:bottom w:val="nil"/>
              <w:right w:val="nil"/>
            </w:tcBorders>
            <w:shd w:val="clear" w:color="000000" w:fill="F2F2F2"/>
            <w:noWrap/>
            <w:vAlign w:val="bottom"/>
            <w:hideMark/>
          </w:tcPr>
          <w:p w14:paraId="338ADD5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7159406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000000" w:fill="F2F2F2"/>
            <w:noWrap/>
            <w:vAlign w:val="bottom"/>
            <w:hideMark/>
          </w:tcPr>
          <w:p w14:paraId="08093A7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514A8C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49C4B1C"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2C63BAE" w14:textId="77777777" w:rsidTr="008667F0">
        <w:trPr>
          <w:trHeight w:val="290"/>
        </w:trPr>
        <w:tc>
          <w:tcPr>
            <w:tcW w:w="1075" w:type="dxa"/>
            <w:tcBorders>
              <w:top w:val="nil"/>
              <w:left w:val="nil"/>
              <w:bottom w:val="nil"/>
              <w:right w:val="nil"/>
            </w:tcBorders>
            <w:shd w:val="clear" w:color="auto" w:fill="auto"/>
            <w:noWrap/>
            <w:hideMark/>
          </w:tcPr>
          <w:p w14:paraId="53AB8F4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77A398D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5A2B3CFB"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47CF511C"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7767768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573B5E07"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1B9320EA"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766279D6" w14:textId="77777777" w:rsidR="00A80061" w:rsidRPr="000470B5" w:rsidRDefault="00A80061" w:rsidP="002C5340">
            <w:pPr>
              <w:spacing w:line="360" w:lineRule="auto"/>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000000" w:fill="FCE4D6"/>
            <w:noWrap/>
            <w:vAlign w:val="bottom"/>
            <w:hideMark/>
          </w:tcPr>
          <w:p w14:paraId="3AE8F5DD" w14:textId="0E77D3AE"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28</w:t>
            </w:r>
            <w:r w:rsidR="002C5340">
              <w:rPr>
                <w:rFonts w:ascii="Calibri" w:hAnsi="Calibri"/>
                <w:color w:val="000000"/>
              </w:rPr>
              <w:t>*</w:t>
            </w:r>
          </w:p>
        </w:tc>
        <w:tc>
          <w:tcPr>
            <w:tcW w:w="936" w:type="dxa"/>
            <w:tcBorders>
              <w:top w:val="nil"/>
              <w:left w:val="nil"/>
              <w:bottom w:val="nil"/>
              <w:right w:val="nil"/>
            </w:tcBorders>
            <w:shd w:val="clear" w:color="000000" w:fill="F2F2F2"/>
            <w:noWrap/>
            <w:vAlign w:val="bottom"/>
            <w:hideMark/>
          </w:tcPr>
          <w:p w14:paraId="162CE12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r>
      <w:tr w:rsidR="00A80061" w:rsidRPr="000470B5" w14:paraId="47FC0E50" w14:textId="77777777" w:rsidTr="008667F0">
        <w:trPr>
          <w:trHeight w:val="290"/>
        </w:trPr>
        <w:tc>
          <w:tcPr>
            <w:tcW w:w="1075" w:type="dxa"/>
            <w:tcBorders>
              <w:top w:val="nil"/>
              <w:left w:val="nil"/>
              <w:bottom w:val="nil"/>
              <w:right w:val="nil"/>
            </w:tcBorders>
            <w:shd w:val="clear" w:color="auto" w:fill="auto"/>
            <w:noWrap/>
            <w:hideMark/>
          </w:tcPr>
          <w:p w14:paraId="19EC69FD"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1DAAD858"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auto"/>
            <w:noWrap/>
            <w:vAlign w:val="bottom"/>
            <w:hideMark/>
          </w:tcPr>
          <w:p w14:paraId="3E3A5BB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000000" w:fill="F2F2F2"/>
            <w:noWrap/>
            <w:vAlign w:val="bottom"/>
            <w:hideMark/>
          </w:tcPr>
          <w:p w14:paraId="5FDE759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4512AF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68E955A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5A87323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0F9F61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705F96FE"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308F74"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5DB80000" w14:textId="77777777" w:rsidTr="008667F0">
        <w:trPr>
          <w:trHeight w:val="290"/>
        </w:trPr>
        <w:tc>
          <w:tcPr>
            <w:tcW w:w="1075" w:type="dxa"/>
            <w:tcBorders>
              <w:top w:val="nil"/>
              <w:left w:val="nil"/>
              <w:bottom w:val="nil"/>
              <w:right w:val="nil"/>
            </w:tcBorders>
            <w:shd w:val="clear" w:color="auto" w:fill="auto"/>
            <w:noWrap/>
            <w:hideMark/>
          </w:tcPr>
          <w:p w14:paraId="2BBDDD3E"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2DDD669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325</w:t>
            </w:r>
          </w:p>
        </w:tc>
        <w:tc>
          <w:tcPr>
            <w:tcW w:w="936" w:type="dxa"/>
            <w:tcBorders>
              <w:top w:val="nil"/>
              <w:left w:val="nil"/>
              <w:bottom w:val="nil"/>
              <w:right w:val="nil"/>
            </w:tcBorders>
            <w:shd w:val="clear" w:color="auto" w:fill="auto"/>
            <w:noWrap/>
            <w:vAlign w:val="bottom"/>
            <w:hideMark/>
          </w:tcPr>
          <w:p w14:paraId="21B6A619"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770ED9BB"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0FC3D42C"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1</w:t>
            </w:r>
          </w:p>
        </w:tc>
        <w:tc>
          <w:tcPr>
            <w:tcW w:w="936" w:type="dxa"/>
            <w:tcBorders>
              <w:top w:val="nil"/>
              <w:left w:val="nil"/>
              <w:bottom w:val="nil"/>
              <w:right w:val="nil"/>
            </w:tcBorders>
            <w:shd w:val="clear" w:color="000000" w:fill="F2F2F2"/>
            <w:noWrap/>
            <w:vAlign w:val="bottom"/>
            <w:hideMark/>
          </w:tcPr>
          <w:p w14:paraId="66AF4B9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6DF2BA4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0</w:t>
            </w:r>
          </w:p>
        </w:tc>
        <w:tc>
          <w:tcPr>
            <w:tcW w:w="936" w:type="dxa"/>
            <w:tcBorders>
              <w:top w:val="nil"/>
              <w:left w:val="nil"/>
              <w:bottom w:val="nil"/>
              <w:right w:val="nil"/>
            </w:tcBorders>
            <w:shd w:val="clear" w:color="000000" w:fill="F2F2F2"/>
            <w:noWrap/>
            <w:vAlign w:val="bottom"/>
            <w:hideMark/>
          </w:tcPr>
          <w:p w14:paraId="13E08C3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6</w:t>
            </w:r>
          </w:p>
        </w:tc>
        <w:tc>
          <w:tcPr>
            <w:tcW w:w="936" w:type="dxa"/>
            <w:tcBorders>
              <w:top w:val="nil"/>
              <w:left w:val="nil"/>
              <w:bottom w:val="nil"/>
              <w:right w:val="nil"/>
            </w:tcBorders>
            <w:shd w:val="clear" w:color="auto" w:fill="auto"/>
            <w:noWrap/>
            <w:vAlign w:val="bottom"/>
            <w:hideMark/>
          </w:tcPr>
          <w:p w14:paraId="286FAE70"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F83C8B7"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487E1806" w14:textId="77777777" w:rsidTr="008667F0">
        <w:trPr>
          <w:trHeight w:val="290"/>
        </w:trPr>
        <w:tc>
          <w:tcPr>
            <w:tcW w:w="1075" w:type="dxa"/>
            <w:tcBorders>
              <w:top w:val="nil"/>
              <w:left w:val="nil"/>
              <w:bottom w:val="nil"/>
              <w:right w:val="nil"/>
            </w:tcBorders>
            <w:shd w:val="clear" w:color="auto" w:fill="auto"/>
            <w:noWrap/>
            <w:hideMark/>
          </w:tcPr>
          <w:p w14:paraId="76E4F2F0" w14:textId="77777777" w:rsidR="00A80061" w:rsidRPr="000470B5" w:rsidRDefault="00A80061" w:rsidP="002C5340">
            <w:pPr>
              <w:spacing w:line="360" w:lineRule="auto"/>
              <w:rPr>
                <w:rFonts w:ascii="Calibri" w:eastAsia="Times New Roman" w:hAnsi="Calibri" w:cs="Times New Roman"/>
                <w:color w:val="000000"/>
              </w:rPr>
            </w:pPr>
            <w:proofErr w:type="spellStart"/>
            <w:r w:rsidRPr="000470B5">
              <w:rPr>
                <w:rFonts w:ascii="Calibri" w:eastAsia="Times New Roman" w:hAnsi="Calibri" w:cs="Times New Roman"/>
                <w:color w:val="000000"/>
              </w:rPr>
              <w:t>NuAge</w:t>
            </w:r>
            <w:proofErr w:type="spellEnd"/>
          </w:p>
        </w:tc>
        <w:tc>
          <w:tcPr>
            <w:tcW w:w="720" w:type="dxa"/>
            <w:tcBorders>
              <w:top w:val="nil"/>
              <w:left w:val="nil"/>
              <w:bottom w:val="nil"/>
              <w:right w:val="nil"/>
            </w:tcBorders>
            <w:shd w:val="clear" w:color="auto" w:fill="auto"/>
            <w:noWrap/>
            <w:vAlign w:val="bottom"/>
            <w:hideMark/>
          </w:tcPr>
          <w:p w14:paraId="4848D374"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auto"/>
            <w:noWrap/>
            <w:vAlign w:val="bottom"/>
            <w:hideMark/>
          </w:tcPr>
          <w:p w14:paraId="2CE4E322"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000000" w:fill="F2F2F2"/>
            <w:noWrap/>
            <w:vAlign w:val="bottom"/>
            <w:hideMark/>
          </w:tcPr>
          <w:p w14:paraId="63EA489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2DEFE6BB" w14:textId="77777777" w:rsidR="00A80061" w:rsidRPr="000470B5" w:rsidRDefault="00A80061" w:rsidP="002C5340">
            <w:pPr>
              <w:spacing w:line="36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000000" w:fill="F2F2F2"/>
            <w:noWrap/>
            <w:vAlign w:val="bottom"/>
            <w:hideMark/>
          </w:tcPr>
          <w:p w14:paraId="677362E8"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 </w:t>
            </w:r>
          </w:p>
        </w:tc>
        <w:tc>
          <w:tcPr>
            <w:tcW w:w="936" w:type="dxa"/>
            <w:tcBorders>
              <w:top w:val="nil"/>
              <w:left w:val="nil"/>
              <w:bottom w:val="nil"/>
              <w:right w:val="nil"/>
            </w:tcBorders>
            <w:shd w:val="clear" w:color="auto" w:fill="auto"/>
            <w:noWrap/>
            <w:vAlign w:val="bottom"/>
            <w:hideMark/>
          </w:tcPr>
          <w:p w14:paraId="50A6495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658F131"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6D29A310"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4</w:t>
            </w:r>
          </w:p>
        </w:tc>
        <w:tc>
          <w:tcPr>
            <w:tcW w:w="936" w:type="dxa"/>
            <w:tcBorders>
              <w:top w:val="nil"/>
              <w:left w:val="nil"/>
              <w:bottom w:val="nil"/>
              <w:right w:val="nil"/>
            </w:tcBorders>
            <w:shd w:val="clear" w:color="000000" w:fill="F2F2F2"/>
            <w:noWrap/>
            <w:vAlign w:val="bottom"/>
            <w:hideMark/>
          </w:tcPr>
          <w:p w14:paraId="71619AD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3</w:t>
            </w:r>
          </w:p>
        </w:tc>
      </w:tr>
      <w:tr w:rsidR="00A80061" w:rsidRPr="000470B5" w14:paraId="66F737E1" w14:textId="77777777" w:rsidTr="008667F0">
        <w:trPr>
          <w:trHeight w:val="290"/>
        </w:trPr>
        <w:tc>
          <w:tcPr>
            <w:tcW w:w="1075" w:type="dxa"/>
            <w:tcBorders>
              <w:top w:val="nil"/>
              <w:left w:val="nil"/>
              <w:bottom w:val="nil"/>
              <w:right w:val="nil"/>
            </w:tcBorders>
            <w:shd w:val="clear" w:color="auto" w:fill="auto"/>
            <w:noWrap/>
            <w:hideMark/>
          </w:tcPr>
          <w:p w14:paraId="286C8A01"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66F70A7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auto"/>
            <w:noWrap/>
            <w:vAlign w:val="bottom"/>
            <w:hideMark/>
          </w:tcPr>
          <w:p w14:paraId="2E58BF8F"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5</w:t>
            </w:r>
          </w:p>
        </w:tc>
        <w:tc>
          <w:tcPr>
            <w:tcW w:w="936" w:type="dxa"/>
            <w:tcBorders>
              <w:top w:val="nil"/>
              <w:left w:val="nil"/>
              <w:bottom w:val="nil"/>
              <w:right w:val="nil"/>
            </w:tcBorders>
            <w:shd w:val="clear" w:color="000000" w:fill="F2F2F2"/>
            <w:noWrap/>
            <w:vAlign w:val="bottom"/>
            <w:hideMark/>
          </w:tcPr>
          <w:p w14:paraId="1DB9AC5D"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7163656"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4</w:t>
            </w:r>
          </w:p>
        </w:tc>
        <w:tc>
          <w:tcPr>
            <w:tcW w:w="936" w:type="dxa"/>
            <w:tcBorders>
              <w:top w:val="nil"/>
              <w:left w:val="nil"/>
              <w:bottom w:val="nil"/>
              <w:right w:val="nil"/>
            </w:tcBorders>
            <w:shd w:val="clear" w:color="000000" w:fill="F2F2F2"/>
            <w:noWrap/>
            <w:vAlign w:val="bottom"/>
            <w:hideMark/>
          </w:tcPr>
          <w:p w14:paraId="2A2F772E"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79FBF5F3"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13</w:t>
            </w:r>
          </w:p>
        </w:tc>
        <w:tc>
          <w:tcPr>
            <w:tcW w:w="936" w:type="dxa"/>
            <w:tcBorders>
              <w:top w:val="nil"/>
              <w:left w:val="nil"/>
              <w:bottom w:val="nil"/>
              <w:right w:val="nil"/>
            </w:tcBorders>
            <w:shd w:val="clear" w:color="000000" w:fill="F2F2F2"/>
            <w:noWrap/>
            <w:vAlign w:val="bottom"/>
            <w:hideMark/>
          </w:tcPr>
          <w:p w14:paraId="52176E1A"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0.09</w:t>
            </w:r>
          </w:p>
        </w:tc>
        <w:tc>
          <w:tcPr>
            <w:tcW w:w="936" w:type="dxa"/>
            <w:tcBorders>
              <w:top w:val="nil"/>
              <w:left w:val="nil"/>
              <w:bottom w:val="nil"/>
              <w:right w:val="nil"/>
            </w:tcBorders>
            <w:shd w:val="clear" w:color="auto" w:fill="auto"/>
            <w:noWrap/>
            <w:vAlign w:val="bottom"/>
            <w:hideMark/>
          </w:tcPr>
          <w:p w14:paraId="67E7BAFA" w14:textId="77777777" w:rsidR="00A80061" w:rsidRPr="000470B5" w:rsidRDefault="00A80061" w:rsidP="002C5340">
            <w:pPr>
              <w:spacing w:line="36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FFCF95D" w14:textId="77777777" w:rsidR="00A80061" w:rsidRPr="000470B5" w:rsidRDefault="00A80061" w:rsidP="002C5340">
            <w:pPr>
              <w:spacing w:line="360" w:lineRule="auto"/>
              <w:rPr>
                <w:rFonts w:ascii="Times New Roman" w:eastAsia="Times New Roman" w:hAnsi="Times New Roman" w:cs="Times New Roman"/>
                <w:sz w:val="20"/>
                <w:szCs w:val="20"/>
              </w:rPr>
            </w:pPr>
          </w:p>
        </w:tc>
      </w:tr>
      <w:tr w:rsidR="00A80061" w:rsidRPr="000470B5" w14:paraId="3669845A" w14:textId="77777777" w:rsidTr="008667F0">
        <w:trPr>
          <w:trHeight w:val="290"/>
        </w:trPr>
        <w:tc>
          <w:tcPr>
            <w:tcW w:w="1075" w:type="dxa"/>
            <w:tcBorders>
              <w:top w:val="nil"/>
              <w:left w:val="nil"/>
              <w:bottom w:val="single" w:sz="4" w:space="0" w:color="auto"/>
              <w:right w:val="nil"/>
            </w:tcBorders>
            <w:noWrap/>
            <w:hideMark/>
          </w:tcPr>
          <w:p w14:paraId="35279D70" w14:textId="77777777" w:rsidR="00A80061" w:rsidRPr="000470B5" w:rsidRDefault="00A80061" w:rsidP="002C5340">
            <w:pPr>
              <w:spacing w:line="36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4BCF9E57" w14:textId="77777777" w:rsidR="00A80061" w:rsidRPr="000470B5" w:rsidRDefault="00A80061" w:rsidP="002C5340">
            <w:pPr>
              <w:spacing w:line="36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76FA4279"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5</w:t>
            </w:r>
          </w:p>
        </w:tc>
        <w:tc>
          <w:tcPr>
            <w:tcW w:w="936" w:type="dxa"/>
            <w:tcBorders>
              <w:top w:val="nil"/>
              <w:left w:val="nil"/>
              <w:bottom w:val="single" w:sz="4" w:space="0" w:color="auto"/>
              <w:right w:val="nil"/>
            </w:tcBorders>
            <w:shd w:val="clear" w:color="000000" w:fill="F2F2F2"/>
            <w:noWrap/>
            <w:vAlign w:val="bottom"/>
            <w:hideMark/>
          </w:tcPr>
          <w:p w14:paraId="79D5181C"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000000" w:fill="FCE4D6"/>
            <w:noWrap/>
            <w:vAlign w:val="bottom"/>
            <w:hideMark/>
          </w:tcPr>
          <w:p w14:paraId="7F0AE99F" w14:textId="76F41FE0"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14</w:t>
            </w:r>
            <w:r w:rsidR="002C5340">
              <w:rPr>
                <w:rFonts w:ascii="Calibri" w:hAnsi="Calibri"/>
                <w:color w:val="000000"/>
              </w:rPr>
              <w:t>*</w:t>
            </w:r>
          </w:p>
        </w:tc>
        <w:tc>
          <w:tcPr>
            <w:tcW w:w="936" w:type="dxa"/>
            <w:tcBorders>
              <w:top w:val="nil"/>
              <w:left w:val="nil"/>
              <w:bottom w:val="single" w:sz="4" w:space="0" w:color="auto"/>
              <w:right w:val="nil"/>
            </w:tcBorders>
            <w:shd w:val="clear" w:color="000000" w:fill="F2F2F2"/>
            <w:noWrap/>
            <w:vAlign w:val="bottom"/>
            <w:hideMark/>
          </w:tcPr>
          <w:p w14:paraId="60B177E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13522F4A"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0</w:t>
            </w:r>
          </w:p>
        </w:tc>
        <w:tc>
          <w:tcPr>
            <w:tcW w:w="936" w:type="dxa"/>
            <w:tcBorders>
              <w:top w:val="nil"/>
              <w:left w:val="nil"/>
              <w:bottom w:val="single" w:sz="4" w:space="0" w:color="auto"/>
              <w:right w:val="nil"/>
            </w:tcBorders>
            <w:shd w:val="clear" w:color="000000" w:fill="F2F2F2"/>
            <w:noWrap/>
            <w:vAlign w:val="bottom"/>
            <w:hideMark/>
          </w:tcPr>
          <w:p w14:paraId="52ECF735" w14:textId="77777777" w:rsidR="00A80061" w:rsidRPr="000470B5" w:rsidRDefault="00A80061" w:rsidP="002C5340">
            <w:pPr>
              <w:spacing w:line="360" w:lineRule="auto"/>
              <w:jc w:val="right"/>
              <w:rPr>
                <w:rFonts w:ascii="Times New Roman" w:eastAsia="Times New Roman" w:hAnsi="Times New Roman" w:cs="Times New Roman"/>
                <w:sz w:val="20"/>
                <w:szCs w:val="20"/>
              </w:rPr>
            </w:pPr>
            <w:r w:rsidRPr="000470B5">
              <w:rPr>
                <w:rFonts w:ascii="Calibri" w:hAnsi="Calibri"/>
                <w:color w:val="000000"/>
              </w:rPr>
              <w:t>0.06</w:t>
            </w:r>
          </w:p>
        </w:tc>
        <w:tc>
          <w:tcPr>
            <w:tcW w:w="936" w:type="dxa"/>
            <w:tcBorders>
              <w:top w:val="nil"/>
              <w:left w:val="nil"/>
              <w:bottom w:val="single" w:sz="4" w:space="0" w:color="auto"/>
              <w:right w:val="nil"/>
            </w:tcBorders>
            <w:shd w:val="clear" w:color="auto" w:fill="auto"/>
            <w:noWrap/>
            <w:vAlign w:val="bottom"/>
            <w:hideMark/>
          </w:tcPr>
          <w:p w14:paraId="67D49779" w14:textId="77777777" w:rsidR="00A80061" w:rsidRPr="000470B5" w:rsidRDefault="00A80061" w:rsidP="002C5340">
            <w:pPr>
              <w:spacing w:line="36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61C3FA63" w14:textId="77777777" w:rsidR="00A80061" w:rsidRPr="000470B5" w:rsidRDefault="00A80061" w:rsidP="002C5340">
            <w:pPr>
              <w:spacing w:line="360" w:lineRule="auto"/>
              <w:rPr>
                <w:rFonts w:ascii="Times New Roman" w:eastAsia="Times New Roman" w:hAnsi="Times New Roman" w:cs="Times New Roman"/>
                <w:sz w:val="20"/>
                <w:szCs w:val="20"/>
              </w:rPr>
            </w:pPr>
          </w:p>
        </w:tc>
      </w:tr>
    </w:tbl>
    <w:p w14:paraId="0907491D" w14:textId="77777777" w:rsidR="00A80061" w:rsidRPr="000470B5" w:rsidRDefault="00A80061" w:rsidP="002C5340">
      <w:pPr>
        <w:spacing w:line="360" w:lineRule="auto"/>
      </w:pPr>
    </w:p>
    <w:p w14:paraId="73EAC702" w14:textId="77777777" w:rsidR="00DD2EA1" w:rsidRDefault="00DD2EA1" w:rsidP="002C5340">
      <w:pPr>
        <w:spacing w:line="480" w:lineRule="auto"/>
      </w:pPr>
    </w:p>
    <w:sectPr w:rsidR="00DD2E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drea Piccinin" w:date="2015-10-28T22:41:00Z" w:initials="AP">
    <w:p w14:paraId="6AC99FC3" w14:textId="5FFEA94F" w:rsidR="00944F82" w:rsidRDefault="00944F82">
      <w:pPr>
        <w:pStyle w:val="CommentText"/>
      </w:pPr>
      <w:r>
        <w:rPr>
          <w:rStyle w:val="CommentReference"/>
        </w:rPr>
        <w:annotationRef/>
      </w:r>
      <w:r>
        <w:t>Up to 10 – please feel free to suggest more</w:t>
      </w:r>
    </w:p>
  </w:comment>
  <w:comment w:id="2" w:author="Andrea Piccinin" w:date="2015-10-28T21:47:00Z" w:initials="AP">
    <w:p w14:paraId="0CAA290F" w14:textId="15DCE207" w:rsidR="003D3031" w:rsidRDefault="003D3031">
      <w:pPr>
        <w:pStyle w:val="CommentText"/>
      </w:pPr>
      <w:r>
        <w:rPr>
          <w:rStyle w:val="CommentReference"/>
        </w:rPr>
        <w:annotationRef/>
      </w:r>
      <w:r>
        <w:t>Chenkai suggested moving some of this to the Discussion, an idea I like, but have not yet implemented.</w:t>
      </w:r>
    </w:p>
  </w:comment>
  <w:comment w:id="3" w:author="Andrea Piccinin" w:date="2015-10-28T22:41:00Z" w:initials="AP">
    <w:p w14:paraId="6407A369" w14:textId="06B543C4" w:rsidR="00944F82" w:rsidRDefault="00944F82">
      <w:pPr>
        <w:pStyle w:val="CommentText"/>
      </w:pPr>
      <w:r>
        <w:rPr>
          <w:rStyle w:val="CommentReference"/>
        </w:rPr>
        <w:annotationRef/>
      </w:r>
      <w:r>
        <w:t>Ref for more detail re ELSA?</w:t>
      </w:r>
    </w:p>
  </w:comment>
  <w:comment w:id="4" w:author="Andrea Piccinin" w:date="2015-10-28T22:40:00Z" w:initials="AP">
    <w:p w14:paraId="52CF8B22" w14:textId="4A52C2CA" w:rsidR="00944F82" w:rsidRDefault="00944F82">
      <w:pPr>
        <w:pStyle w:val="CommentText"/>
      </w:pPr>
      <w:r>
        <w:rPr>
          <w:rStyle w:val="CommentReference"/>
        </w:rPr>
        <w:annotationRef/>
      </w:r>
      <w:r>
        <w:t>Ref for more detail re ILSE?</w:t>
      </w:r>
    </w:p>
  </w:comment>
  <w:comment w:id="6" w:author="Andrea Piccinin" w:date="2015-10-28T22:03:00Z" w:initials="AP">
    <w:p w14:paraId="4A615081" w14:textId="20A28481" w:rsidR="00A7291E" w:rsidRDefault="00A7291E">
      <w:pPr>
        <w:pStyle w:val="CommentText"/>
      </w:pPr>
      <w:r>
        <w:rPr>
          <w:rStyle w:val="CommentReference"/>
        </w:rPr>
        <w:annotationRef/>
      </w:r>
      <w:r>
        <w:t>To be expanded</w:t>
      </w:r>
      <w:r w:rsidR="00023D44">
        <w:t xml:space="preserve"> to explain why this is better (thanks for the suggestion, CW!)</w:t>
      </w:r>
    </w:p>
  </w:comment>
  <w:comment w:id="7" w:author="Andrea Piccinin" w:date="2015-10-28T22:17:00Z" w:initials="AP">
    <w:p w14:paraId="5082ADD8" w14:textId="37A41A21" w:rsidR="00DB3CBE" w:rsidRPr="00483F21" w:rsidRDefault="00DB3CBE" w:rsidP="00DB3CBE">
      <w:pPr>
        <w:spacing w:line="480" w:lineRule="auto"/>
      </w:pPr>
      <w:r>
        <w:rPr>
          <w:rStyle w:val="CommentReference"/>
        </w:rPr>
        <w:annotationRef/>
      </w:r>
      <w:r>
        <w:t>Will add</w:t>
      </w:r>
      <w:r>
        <w:t xml:space="preserve"> a section listing out all the methodological strengths (longitudinal modeling, multi-study analysis, meta-analysis, </w:t>
      </w:r>
      <w:proofErr w:type="spellStart"/>
      <w:r>
        <w:t>etc</w:t>
      </w:r>
      <w:proofErr w:type="spellEnd"/>
      <w:r>
        <w:t>) in detail to give us a stronger paper</w:t>
      </w:r>
      <w:r>
        <w:t xml:space="preserve"> (per CW)</w:t>
      </w:r>
      <w:r>
        <w:t xml:space="preserve">. </w:t>
      </w:r>
    </w:p>
    <w:p w14:paraId="4663B26B" w14:textId="79C087D6" w:rsidR="00DB3CBE" w:rsidRDefault="00DB3CBE">
      <w:pPr>
        <w:pStyle w:val="CommentText"/>
      </w:pPr>
    </w:p>
  </w:comment>
  <w:comment w:id="8" w:author="Andrea Piccinin" w:date="2015-10-28T22:32:00Z" w:initials="AP">
    <w:p w14:paraId="7ADC053C" w14:textId="085CAC8E" w:rsidR="003534A8" w:rsidRDefault="003534A8">
      <w:pPr>
        <w:pStyle w:val="CommentText"/>
      </w:pPr>
      <w:r>
        <w:rPr>
          <w:rStyle w:val="CommentReference"/>
        </w:rPr>
        <w:annotationRef/>
      </w:r>
      <w:r>
        <w:t>For each study</w:t>
      </w:r>
      <w:r>
        <w:t xml:space="preserve"> and variable</w:t>
      </w:r>
      <w:r>
        <w:t>: Please clarify whether values modeled were maximum trial or average of maximum force applied in multiple trials.</w:t>
      </w:r>
    </w:p>
  </w:comment>
  <w:comment w:id="9" w:author="Andrea Piccinin" w:date="2015-10-28T22:34:00Z" w:initials="AP">
    <w:p w14:paraId="5C00413E" w14:textId="3CEC61BF" w:rsidR="009130B4" w:rsidRDefault="009130B4">
      <w:pPr>
        <w:pStyle w:val="CommentText"/>
      </w:pPr>
      <w:r>
        <w:rPr>
          <w:rStyle w:val="CommentReference"/>
        </w:rPr>
        <w:annotationRef/>
      </w:r>
      <w:r>
        <w:t xml:space="preserve">The variation in means across studies suggests that different units are being used. Please add the units (e.g., </w:t>
      </w:r>
      <w:r>
        <w:t>(</w:t>
      </w:r>
      <w:r w:rsidRPr="00E85E04">
        <w:rPr>
          <w:rFonts w:ascii="Freestyle Script" w:hAnsi="Freestyle Script"/>
        </w:rPr>
        <w:t>l</w:t>
      </w:r>
      <w:r>
        <w:t>/s</w:t>
      </w:r>
      <w:proofErr w:type="gramStart"/>
      <w:r>
        <w:t>)</w:t>
      </w:r>
      <w:r>
        <w:t xml:space="preserve"> )</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C99FC3" w15:done="0"/>
  <w15:commentEx w15:paraId="0CAA290F" w15:done="0"/>
  <w15:commentEx w15:paraId="6407A369" w15:done="0"/>
  <w15:commentEx w15:paraId="52CF8B22" w15:done="0"/>
  <w15:commentEx w15:paraId="4A615081" w15:done="0"/>
  <w15:commentEx w15:paraId="4663B26B" w15:done="0"/>
  <w15:commentEx w15:paraId="7ADC053C" w15:done="0"/>
  <w15:commentEx w15:paraId="5C0041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FBB9B4" w14:textId="77777777" w:rsidR="00104088" w:rsidRDefault="00104088" w:rsidP="00030BF9">
      <w:pPr>
        <w:spacing w:after="0" w:line="240" w:lineRule="auto"/>
      </w:pPr>
      <w:r>
        <w:separator/>
      </w:r>
    </w:p>
  </w:endnote>
  <w:endnote w:type="continuationSeparator" w:id="0">
    <w:p w14:paraId="598F70DD" w14:textId="77777777" w:rsidR="00104088" w:rsidRDefault="00104088"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DE"/>
    <w:family w:val="roman"/>
    <w:notTrueType/>
    <w:pitch w:val="variable"/>
    <w:sig w:usb0="01000001" w:usb1="00000000" w:usb2="00000000" w:usb3="00000000" w:csb0="00010000" w:csb1="00000000"/>
  </w:font>
  <w:font w:name="Freestyle Script">
    <w:altName w:val="Chalkboard"/>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65037624" w:rsidR="003D3031" w:rsidRDefault="003D3031">
        <w:pPr>
          <w:pStyle w:val="Footer"/>
          <w:jc w:val="right"/>
        </w:pPr>
        <w:r>
          <w:fldChar w:fldCharType="begin"/>
        </w:r>
        <w:r>
          <w:instrText xml:space="preserve"> PAGE   \* MERGEFORMAT </w:instrText>
        </w:r>
        <w:r>
          <w:fldChar w:fldCharType="separate"/>
        </w:r>
        <w:r w:rsidR="00D84913">
          <w:rPr>
            <w:noProof/>
          </w:rPr>
          <w:t>22</w:t>
        </w:r>
        <w:r>
          <w:rPr>
            <w:noProof/>
          </w:rPr>
          <w:fldChar w:fldCharType="end"/>
        </w:r>
      </w:p>
    </w:sdtContent>
  </w:sdt>
  <w:p w14:paraId="569ADECE" w14:textId="77777777" w:rsidR="003D3031" w:rsidRDefault="003D30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718B94" w14:textId="77777777" w:rsidR="00104088" w:rsidRDefault="00104088" w:rsidP="00030BF9">
      <w:pPr>
        <w:spacing w:after="0" w:line="240" w:lineRule="auto"/>
      </w:pPr>
      <w:r>
        <w:separator/>
      </w:r>
    </w:p>
  </w:footnote>
  <w:footnote w:type="continuationSeparator" w:id="0">
    <w:p w14:paraId="6B9AF839" w14:textId="77777777" w:rsidR="00104088" w:rsidRDefault="00104088"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Piccinin">
    <w15:presenceInfo w15:providerId="Windows Live" w15:userId="9536f88b73f07f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B21F55"/>
    <w:rsid w:val="0000066D"/>
    <w:rsid w:val="00004194"/>
    <w:rsid w:val="00004D30"/>
    <w:rsid w:val="00017BF7"/>
    <w:rsid w:val="00023D44"/>
    <w:rsid w:val="00030BF9"/>
    <w:rsid w:val="00043821"/>
    <w:rsid w:val="000470B5"/>
    <w:rsid w:val="00060605"/>
    <w:rsid w:val="00091BBD"/>
    <w:rsid w:val="000A3305"/>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85A2A"/>
    <w:rsid w:val="001951ED"/>
    <w:rsid w:val="0019552C"/>
    <w:rsid w:val="001B6570"/>
    <w:rsid w:val="001C4DCD"/>
    <w:rsid w:val="001D5BCA"/>
    <w:rsid w:val="001E1F86"/>
    <w:rsid w:val="00203A99"/>
    <w:rsid w:val="00223D36"/>
    <w:rsid w:val="0023165B"/>
    <w:rsid w:val="002643EC"/>
    <w:rsid w:val="00270CD2"/>
    <w:rsid w:val="00271442"/>
    <w:rsid w:val="00273392"/>
    <w:rsid w:val="00277960"/>
    <w:rsid w:val="00286772"/>
    <w:rsid w:val="00290811"/>
    <w:rsid w:val="002A50BC"/>
    <w:rsid w:val="002C5340"/>
    <w:rsid w:val="002D21DB"/>
    <w:rsid w:val="002E5203"/>
    <w:rsid w:val="00307D55"/>
    <w:rsid w:val="00315AFD"/>
    <w:rsid w:val="00322611"/>
    <w:rsid w:val="00334000"/>
    <w:rsid w:val="003368CB"/>
    <w:rsid w:val="003405A6"/>
    <w:rsid w:val="0035240A"/>
    <w:rsid w:val="003534A8"/>
    <w:rsid w:val="00366332"/>
    <w:rsid w:val="003714E1"/>
    <w:rsid w:val="0038660F"/>
    <w:rsid w:val="00395DCB"/>
    <w:rsid w:val="003B2FCD"/>
    <w:rsid w:val="003B475A"/>
    <w:rsid w:val="003C4212"/>
    <w:rsid w:val="003C4C47"/>
    <w:rsid w:val="003D3031"/>
    <w:rsid w:val="003E32AD"/>
    <w:rsid w:val="003F62AA"/>
    <w:rsid w:val="00407F8D"/>
    <w:rsid w:val="00411374"/>
    <w:rsid w:val="00422B11"/>
    <w:rsid w:val="0043124E"/>
    <w:rsid w:val="0043429D"/>
    <w:rsid w:val="004505C4"/>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64FEB"/>
    <w:rsid w:val="00585FFC"/>
    <w:rsid w:val="005A277E"/>
    <w:rsid w:val="005A5177"/>
    <w:rsid w:val="005B4A3B"/>
    <w:rsid w:val="005B5144"/>
    <w:rsid w:val="005B57FA"/>
    <w:rsid w:val="005B6896"/>
    <w:rsid w:val="005C2081"/>
    <w:rsid w:val="005D0159"/>
    <w:rsid w:val="005F0C53"/>
    <w:rsid w:val="00601B80"/>
    <w:rsid w:val="006052BB"/>
    <w:rsid w:val="00612E13"/>
    <w:rsid w:val="00643CAB"/>
    <w:rsid w:val="00651EBA"/>
    <w:rsid w:val="0065321E"/>
    <w:rsid w:val="00654709"/>
    <w:rsid w:val="00663CD5"/>
    <w:rsid w:val="00685937"/>
    <w:rsid w:val="0069541A"/>
    <w:rsid w:val="006964EC"/>
    <w:rsid w:val="006A25E2"/>
    <w:rsid w:val="006A3048"/>
    <w:rsid w:val="006B2BAF"/>
    <w:rsid w:val="006B42E0"/>
    <w:rsid w:val="006D2801"/>
    <w:rsid w:val="006D69A5"/>
    <w:rsid w:val="006E568F"/>
    <w:rsid w:val="006E5DEB"/>
    <w:rsid w:val="007225FA"/>
    <w:rsid w:val="0072546F"/>
    <w:rsid w:val="00741731"/>
    <w:rsid w:val="00743454"/>
    <w:rsid w:val="007463D1"/>
    <w:rsid w:val="00750274"/>
    <w:rsid w:val="00767F13"/>
    <w:rsid w:val="0077555D"/>
    <w:rsid w:val="0077623D"/>
    <w:rsid w:val="00787DFB"/>
    <w:rsid w:val="007C5C98"/>
    <w:rsid w:val="007E21FD"/>
    <w:rsid w:val="007F1C37"/>
    <w:rsid w:val="007F3A88"/>
    <w:rsid w:val="00807A91"/>
    <w:rsid w:val="00811397"/>
    <w:rsid w:val="00821ADD"/>
    <w:rsid w:val="0084078D"/>
    <w:rsid w:val="00854054"/>
    <w:rsid w:val="008562B7"/>
    <w:rsid w:val="0085713E"/>
    <w:rsid w:val="00863F80"/>
    <w:rsid w:val="008641AA"/>
    <w:rsid w:val="008667F0"/>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725D"/>
    <w:rsid w:val="00AB37BF"/>
    <w:rsid w:val="00AF2922"/>
    <w:rsid w:val="00AF4FC3"/>
    <w:rsid w:val="00B0573D"/>
    <w:rsid w:val="00B16847"/>
    <w:rsid w:val="00B21F55"/>
    <w:rsid w:val="00B240B8"/>
    <w:rsid w:val="00B26DA0"/>
    <w:rsid w:val="00B3053D"/>
    <w:rsid w:val="00B379EB"/>
    <w:rsid w:val="00B50625"/>
    <w:rsid w:val="00B50770"/>
    <w:rsid w:val="00B64198"/>
    <w:rsid w:val="00B64795"/>
    <w:rsid w:val="00B72F7D"/>
    <w:rsid w:val="00BC7FA4"/>
    <w:rsid w:val="00BD2BA2"/>
    <w:rsid w:val="00BF335C"/>
    <w:rsid w:val="00C00C6F"/>
    <w:rsid w:val="00C01021"/>
    <w:rsid w:val="00C251D5"/>
    <w:rsid w:val="00C3521B"/>
    <w:rsid w:val="00C62A51"/>
    <w:rsid w:val="00C70518"/>
    <w:rsid w:val="00C73B93"/>
    <w:rsid w:val="00C936E1"/>
    <w:rsid w:val="00CA6751"/>
    <w:rsid w:val="00CC1D15"/>
    <w:rsid w:val="00CC4068"/>
    <w:rsid w:val="00D01504"/>
    <w:rsid w:val="00D02C2C"/>
    <w:rsid w:val="00D04003"/>
    <w:rsid w:val="00D14539"/>
    <w:rsid w:val="00D16583"/>
    <w:rsid w:val="00D23FE4"/>
    <w:rsid w:val="00D27651"/>
    <w:rsid w:val="00D30686"/>
    <w:rsid w:val="00D35034"/>
    <w:rsid w:val="00D360F6"/>
    <w:rsid w:val="00D43C8B"/>
    <w:rsid w:val="00D4597D"/>
    <w:rsid w:val="00D67BB4"/>
    <w:rsid w:val="00D70A06"/>
    <w:rsid w:val="00D72CAC"/>
    <w:rsid w:val="00D84913"/>
    <w:rsid w:val="00D90370"/>
    <w:rsid w:val="00D92377"/>
    <w:rsid w:val="00D92E0D"/>
    <w:rsid w:val="00DA07FF"/>
    <w:rsid w:val="00DA5EC6"/>
    <w:rsid w:val="00DB26B5"/>
    <w:rsid w:val="00DB3CBE"/>
    <w:rsid w:val="00DC3ABE"/>
    <w:rsid w:val="00DD2EA1"/>
    <w:rsid w:val="00DF5930"/>
    <w:rsid w:val="00DF7F50"/>
    <w:rsid w:val="00E00131"/>
    <w:rsid w:val="00E058A2"/>
    <w:rsid w:val="00E1171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F01E9B"/>
    <w:rsid w:val="00F1316A"/>
    <w:rsid w:val="00F25599"/>
    <w:rsid w:val="00F337E6"/>
    <w:rsid w:val="00F36970"/>
    <w:rsid w:val="00F44FDE"/>
    <w:rsid w:val="00F461BD"/>
    <w:rsid w:val="00F465F8"/>
    <w:rsid w:val="00F6215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FFE58-061B-4E12-AACF-A3349DCD1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5</Pages>
  <Words>6875</Words>
  <Characters>3918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45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6</cp:revision>
  <cp:lastPrinted>2015-10-27T05:24:00Z</cp:lastPrinted>
  <dcterms:created xsi:type="dcterms:W3CDTF">2015-10-29T05:19:00Z</dcterms:created>
  <dcterms:modified xsi:type="dcterms:W3CDTF">2015-10-29T05:43:00Z</dcterms:modified>
</cp:coreProperties>
</file>